
<file path=[Content_Types].xml><?xml version="1.0" encoding="utf-8"?>
<Types xmlns="http://schemas.openxmlformats.org/package/2006/content-types">
  <Default Extension="png" ContentType="image/png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1FF0459" w14:textId="1FC1B716" w:rsidR="00C15511" w:rsidRPr="000E1435" w:rsidRDefault="00C15511" w:rsidP="00C15511">
      <w:pPr>
        <w:tabs>
          <w:tab w:val="left" w:leader="dot" w:pos="1701"/>
          <w:tab w:val="left" w:pos="1843"/>
        </w:tabs>
        <w:ind w:right="-18"/>
      </w:pPr>
      <w:r w:rsidRPr="000E1435">
        <w:rPr>
          <w:b/>
          <w:bCs/>
        </w:rPr>
        <w:t>DEPARTAMENT</w:t>
      </w:r>
      <w:r w:rsidR="000E1435" w:rsidRPr="000E1435">
        <w:rPr>
          <w:b/>
          <w:bCs/>
        </w:rPr>
        <w:t>O</w:t>
      </w:r>
      <w:r w:rsidRPr="000E1435">
        <w:t>: POI</w:t>
      </w:r>
    </w:p>
    <w:p w14:paraId="4F5686A6" w14:textId="22BE5D17" w:rsidR="00C15511" w:rsidRPr="000E1435" w:rsidRDefault="00C15511" w:rsidP="00C15511">
      <w:pPr>
        <w:tabs>
          <w:tab w:val="left" w:leader="dot" w:pos="1701"/>
          <w:tab w:val="left" w:pos="1843"/>
        </w:tabs>
        <w:ind w:right="-18"/>
      </w:pPr>
      <w:r w:rsidRPr="000E1435">
        <w:rPr>
          <w:b/>
          <w:bCs/>
        </w:rPr>
        <w:t>PROGRAM</w:t>
      </w:r>
      <w:r w:rsidR="000E1435" w:rsidRPr="000E1435">
        <w:rPr>
          <w:b/>
          <w:bCs/>
        </w:rPr>
        <w:t>A</w:t>
      </w:r>
      <w:r w:rsidR="00221551">
        <w:t>: DBA</w:t>
      </w:r>
    </w:p>
    <w:p w14:paraId="4578709C" w14:textId="2197BC5F" w:rsidR="00C15511" w:rsidRPr="000E1435" w:rsidRDefault="000E1435" w:rsidP="00C15511">
      <w:pPr>
        <w:tabs>
          <w:tab w:val="left" w:leader="dot" w:pos="1701"/>
          <w:tab w:val="left" w:pos="1843"/>
        </w:tabs>
        <w:ind w:right="-18"/>
      </w:pPr>
      <w:r w:rsidRPr="000E1435">
        <w:rPr>
          <w:b/>
          <w:bCs/>
        </w:rPr>
        <w:t>DISCIPLINA</w:t>
      </w:r>
      <w:r w:rsidR="00C15511" w:rsidRPr="000E1435">
        <w:t xml:space="preserve">: </w:t>
      </w:r>
      <w:r w:rsidRPr="000E1435">
        <w:rPr>
          <w:b/>
          <w:bCs/>
        </w:rPr>
        <w:t>Seminário de Pesquisa 1 – Competitividade Empresarial</w:t>
      </w:r>
    </w:p>
    <w:p w14:paraId="3884F680" w14:textId="2C38BE25" w:rsidR="00C15511" w:rsidRPr="000E1435" w:rsidRDefault="00C15511" w:rsidP="00C15511">
      <w:pPr>
        <w:tabs>
          <w:tab w:val="left" w:leader="dot" w:pos="1701"/>
          <w:tab w:val="left" w:pos="1843"/>
        </w:tabs>
        <w:ind w:right="-18"/>
      </w:pPr>
      <w:r w:rsidRPr="000E1435">
        <w:rPr>
          <w:b/>
          <w:bCs/>
        </w:rPr>
        <w:t>PROFESSOR</w:t>
      </w:r>
      <w:r w:rsidRPr="000E1435">
        <w:t xml:space="preserve">: Luiz Artur </w:t>
      </w:r>
      <w:proofErr w:type="spellStart"/>
      <w:r w:rsidRPr="000E1435">
        <w:t>Ledur</w:t>
      </w:r>
      <w:proofErr w:type="spellEnd"/>
      <w:r w:rsidRPr="000E1435">
        <w:t xml:space="preserve"> Brito                                                                      </w:t>
      </w:r>
      <w:r w:rsidR="000E1435" w:rsidRPr="000E1435">
        <w:rPr>
          <w:b/>
          <w:sz w:val="18"/>
        </w:rPr>
        <w:t>SEMESTRE</w:t>
      </w:r>
      <w:r w:rsidRPr="000E1435">
        <w:rPr>
          <w:b/>
          <w:sz w:val="18"/>
        </w:rPr>
        <w:t>: 2º/201</w:t>
      </w:r>
      <w:r w:rsidR="0049032D">
        <w:rPr>
          <w:b/>
          <w:sz w:val="18"/>
        </w:rPr>
        <w:t>8</w:t>
      </w:r>
    </w:p>
    <w:p w14:paraId="5FF16091" w14:textId="77777777" w:rsidR="00C15511" w:rsidRPr="000E1435" w:rsidRDefault="00C15511" w:rsidP="00C15511">
      <w:pPr>
        <w:tabs>
          <w:tab w:val="left" w:pos="1843"/>
          <w:tab w:val="left" w:pos="1985"/>
          <w:tab w:val="left" w:pos="8647"/>
          <w:tab w:val="left" w:pos="10065"/>
        </w:tabs>
        <w:ind w:right="-39"/>
        <w:rPr>
          <w:b/>
          <w:sz w:val="18"/>
        </w:rPr>
      </w:pPr>
    </w:p>
    <w:p w14:paraId="4A12933C" w14:textId="77777777" w:rsidR="00C15511" w:rsidRPr="000E1435" w:rsidRDefault="00C15511" w:rsidP="00C15511">
      <w:pPr>
        <w:pStyle w:val="Header"/>
        <w:jc w:val="center"/>
        <w:rPr>
          <w:b/>
          <w:bCs/>
        </w:rPr>
      </w:pPr>
      <w:r w:rsidRPr="000E1435">
        <w:rPr>
          <w:b/>
          <w:bCs/>
        </w:rPr>
        <w:t>SYL</w:t>
      </w:r>
      <w:r w:rsidR="001504A0" w:rsidRPr="000E1435">
        <w:rPr>
          <w:b/>
          <w:bCs/>
        </w:rPr>
        <w:t>L</w:t>
      </w:r>
      <w:r w:rsidRPr="000E1435">
        <w:rPr>
          <w:b/>
          <w:bCs/>
        </w:rPr>
        <w:t>ABUS</w:t>
      </w:r>
    </w:p>
    <w:p w14:paraId="45A7489A" w14:textId="77777777" w:rsidR="00C15511" w:rsidRPr="000E1435" w:rsidRDefault="00C15511" w:rsidP="00C15511">
      <w:pPr>
        <w:pStyle w:val="Header"/>
        <w:jc w:val="center"/>
        <w:rPr>
          <w:b/>
        </w:rPr>
      </w:pPr>
    </w:p>
    <w:p w14:paraId="3D9913B0" w14:textId="258E37ED" w:rsidR="00C15511" w:rsidRPr="000E1435" w:rsidRDefault="000E1435" w:rsidP="00C15511">
      <w:pPr>
        <w:pStyle w:val="TARJA"/>
        <w:shd w:val="pct20" w:color="000000" w:fill="FFFFFF"/>
        <w:spacing w:before="120" w:after="60"/>
        <w:ind w:firstLine="0"/>
      </w:pPr>
      <w:r>
        <w:t>OBJETIVOS DA DISCIPLINA</w:t>
      </w:r>
    </w:p>
    <w:p w14:paraId="34951550" w14:textId="37B412FC" w:rsidR="00C15511" w:rsidRPr="000E1435" w:rsidRDefault="00051833" w:rsidP="00C15511">
      <w:pPr>
        <w:tabs>
          <w:tab w:val="left" w:pos="6521"/>
        </w:tabs>
      </w:pPr>
      <w:r>
        <w:t xml:space="preserve">Esta disciplina promove o entendimento da dinâmica da competitividade empresarial integrando conceitos desenvolvidos na área de estratégia. </w:t>
      </w:r>
      <w:r w:rsidR="00F25532">
        <w:t xml:space="preserve">Ela analisa inicialmente a heterogeneidade do desempenho que ocorre no mundo empresarial e posteriormente como esta heterogeneidade é </w:t>
      </w:r>
      <w:r w:rsidR="007770E9">
        <w:t>criada, os</w:t>
      </w:r>
      <w:r w:rsidR="00F25532">
        <w:t xml:space="preserve"> processos de manutenção e destruição da heterogeneidade e das posições conquistadas pelas empresas. </w:t>
      </w:r>
    </w:p>
    <w:p w14:paraId="565F77C0" w14:textId="77777777" w:rsidR="00C15511" w:rsidRPr="000E1435" w:rsidRDefault="00C15511" w:rsidP="00C15511">
      <w:pPr>
        <w:tabs>
          <w:tab w:val="left" w:pos="6521"/>
        </w:tabs>
      </w:pPr>
    </w:p>
    <w:p w14:paraId="2781EADA" w14:textId="255D9AB6" w:rsidR="00C15511" w:rsidRPr="000E1435" w:rsidRDefault="000733F8" w:rsidP="00C15511">
      <w:pPr>
        <w:pStyle w:val="TARJA"/>
        <w:shd w:val="pct20" w:color="000000" w:fill="FFFFFF"/>
        <w:spacing w:before="60" w:after="60"/>
        <w:ind w:firstLine="0"/>
      </w:pPr>
      <w:r>
        <w:t>CONTeúdo</w:t>
      </w:r>
      <w:r w:rsidR="00C15511" w:rsidRPr="000E1435">
        <w:t xml:space="preserve"> </w:t>
      </w:r>
    </w:p>
    <w:p w14:paraId="1304F869" w14:textId="68857333" w:rsidR="000733F8" w:rsidRDefault="000733F8" w:rsidP="00EA5A33">
      <w:pPr>
        <w:tabs>
          <w:tab w:val="left" w:pos="6521"/>
        </w:tabs>
      </w:pPr>
      <w:r>
        <w:t>O seminário está estruturado em seis módulos</w:t>
      </w:r>
      <w:r w:rsidR="00274AF0">
        <w:t>.</w:t>
      </w:r>
      <w:r w:rsidR="0049032D">
        <w:t xml:space="preserve"> Teremos dois encontros preliminares (de 2h cada) à distância usando a plataforma Zoom em datas a serem combinadas.</w:t>
      </w:r>
    </w:p>
    <w:p w14:paraId="7B96F016" w14:textId="77777777" w:rsidR="0049032D" w:rsidRDefault="0049032D" w:rsidP="00EA5A33">
      <w:pPr>
        <w:tabs>
          <w:tab w:val="left" w:pos="6521"/>
        </w:tabs>
      </w:pPr>
    </w:p>
    <w:p w14:paraId="62A16B6E" w14:textId="5805D7E5" w:rsidR="0049032D" w:rsidRDefault="0049032D" w:rsidP="00EA5A33">
      <w:pPr>
        <w:tabs>
          <w:tab w:val="left" w:pos="6521"/>
        </w:tabs>
      </w:pPr>
      <w:r w:rsidRPr="00D203A6">
        <w:rPr>
          <w:b/>
        </w:rPr>
        <w:t>Primeiro encontro à distância</w:t>
      </w:r>
      <w:r>
        <w:t xml:space="preserve"> </w:t>
      </w:r>
      <w:r w:rsidR="00D203A6">
        <w:t xml:space="preserve">(27/08/2018, 19 as 21h) </w:t>
      </w:r>
      <w:r>
        <w:t xml:space="preserve">– Discussão geral sobre a disciplina e orientação sobre a preparação. Discussão detalhada do artigo </w:t>
      </w:r>
      <w:proofErr w:type="spellStart"/>
      <w:r>
        <w:t>Rumelt</w:t>
      </w:r>
      <w:proofErr w:type="spellEnd"/>
      <w:r>
        <w:t xml:space="preserve"> (1991). Os alunos devem estudar o artigo em detalhe previamente e </w:t>
      </w:r>
      <w:r w:rsidR="00D203A6">
        <w:t>estarem preparados para responder às questões abaixo verbalmente:</w:t>
      </w:r>
    </w:p>
    <w:p w14:paraId="19FD4E2B" w14:textId="24ACA1C7" w:rsidR="00D203A6" w:rsidRPr="00D203A6" w:rsidRDefault="00D203A6" w:rsidP="00D203A6">
      <w:pPr>
        <w:pStyle w:val="ListParagraph"/>
        <w:numPr>
          <w:ilvl w:val="0"/>
          <w:numId w:val="8"/>
        </w:numPr>
        <w:tabs>
          <w:tab w:val="left" w:pos="6521"/>
        </w:tabs>
      </w:pPr>
      <w:r w:rsidRPr="00D203A6">
        <w:t xml:space="preserve">O livro de </w:t>
      </w:r>
      <w:proofErr w:type="spellStart"/>
      <w:r w:rsidRPr="00D203A6">
        <w:t>Ghemawat</w:t>
      </w:r>
      <w:proofErr w:type="spellEnd"/>
      <w:r w:rsidRPr="00D203A6">
        <w:t xml:space="preserve"> (2006) apresenta o gráfico abaixo ilustrando as diferenças relevantes em lucratividade que se observam entre diferentes setores industriais. Como podemos criticar esta comparação usando o artigo de </w:t>
      </w:r>
      <w:proofErr w:type="spellStart"/>
      <w:r w:rsidRPr="00D203A6">
        <w:t>Rumelt</w:t>
      </w:r>
      <w:proofErr w:type="spellEnd"/>
      <w:r w:rsidRPr="00D203A6">
        <w:t xml:space="preserve"> (1991)?</w:t>
      </w:r>
    </w:p>
    <w:p w14:paraId="25AC95D9" w14:textId="77777777" w:rsidR="00D203A6" w:rsidRPr="00D203A6" w:rsidRDefault="00D203A6" w:rsidP="00D203A6">
      <w:pPr>
        <w:tabs>
          <w:tab w:val="left" w:pos="6521"/>
        </w:tabs>
        <w:jc w:val="center"/>
      </w:pPr>
      <w:r w:rsidRPr="00D203A6">
        <w:rPr>
          <w:noProof/>
        </w:rPr>
        <w:drawing>
          <wp:inline distT="0" distB="0" distL="0" distR="0" wp14:anchorId="630994BF" wp14:editId="019C54D5">
            <wp:extent cx="5404485" cy="3540125"/>
            <wp:effectExtent l="0" t="0" r="0" b="0"/>
            <wp:docPr id="9" name="Picture 9" descr="industry profitability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industry profitability"/>
                    <pic:cNvPicPr>
                      <a:picLocks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4485" cy="3540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FD7195" w14:textId="77777777" w:rsidR="00D203A6" w:rsidRPr="00D203A6" w:rsidRDefault="00D203A6" w:rsidP="00D203A6">
      <w:pPr>
        <w:numPr>
          <w:ilvl w:val="0"/>
          <w:numId w:val="8"/>
        </w:numPr>
        <w:tabs>
          <w:tab w:val="left" w:pos="6521"/>
        </w:tabs>
      </w:pPr>
      <w:r w:rsidRPr="00D203A6">
        <w:lastRenderedPageBreak/>
        <w:t xml:space="preserve">Podemos concluir, baseados no trabalho de </w:t>
      </w:r>
      <w:proofErr w:type="spellStart"/>
      <w:r w:rsidRPr="00D203A6">
        <w:t>Rumelt</w:t>
      </w:r>
      <w:proofErr w:type="spellEnd"/>
      <w:r w:rsidRPr="00D203A6">
        <w:t xml:space="preserve"> (1991), que a abordagem de Michael Porter (1980, 1985) se foca em um aspecto menos relevante e que a visão de recursos é o fundamento mais adequado para explicar o desempenho das empresas? Justifique.</w:t>
      </w:r>
    </w:p>
    <w:p w14:paraId="5DFB5378" w14:textId="77777777" w:rsidR="00D203A6" w:rsidRPr="00D203A6" w:rsidRDefault="00D203A6" w:rsidP="00D203A6">
      <w:pPr>
        <w:numPr>
          <w:ilvl w:val="0"/>
          <w:numId w:val="8"/>
        </w:numPr>
        <w:tabs>
          <w:tab w:val="left" w:pos="6521"/>
        </w:tabs>
      </w:pPr>
      <w:r w:rsidRPr="00D203A6">
        <w:t xml:space="preserve">Usando a equação abaixo tirada da p. 172 do artigo de </w:t>
      </w:r>
      <w:proofErr w:type="spellStart"/>
      <w:r w:rsidRPr="00D203A6">
        <w:t>Rumelt</w:t>
      </w:r>
      <w:proofErr w:type="spellEnd"/>
      <w:r w:rsidRPr="00D203A6">
        <w:t xml:space="preserve"> (1991), identifique que termo estaria associado à crise econômica que começou no final de 2008. Como representar o fato desta crise ter um efeito diferente nos países emergentes e desenvolvidos? Como representar o fato que a crise pode ter afetado alguns setores mais do que outros (p. exemplo o setor automobilístico)? Como representar o fato de afetar algumas empresas de forma diferentes (os casos da Aracruz, Sadia e Friboi no Brasil são exemplos)?</w:t>
      </w:r>
    </w:p>
    <w:p w14:paraId="0DBE037B" w14:textId="77777777" w:rsidR="00D203A6" w:rsidRPr="00D203A6" w:rsidRDefault="00D203A6" w:rsidP="00D203A6">
      <w:pPr>
        <w:tabs>
          <w:tab w:val="left" w:pos="6521"/>
        </w:tabs>
        <w:jc w:val="center"/>
      </w:pPr>
      <w:r w:rsidRPr="00D203A6">
        <w:rPr>
          <w:noProof/>
        </w:rPr>
        <w:drawing>
          <wp:inline distT="0" distB="0" distL="0" distR="0" wp14:anchorId="656F2301" wp14:editId="739EBCF8">
            <wp:extent cx="3610610" cy="339725"/>
            <wp:effectExtent l="0" t="0" r="0" b="0"/>
            <wp:docPr id="10" name="Picture 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10610" cy="339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9833D7" w14:textId="77777777" w:rsidR="00D203A6" w:rsidRPr="00D203A6" w:rsidRDefault="00D203A6" w:rsidP="00D203A6">
      <w:pPr>
        <w:numPr>
          <w:ilvl w:val="0"/>
          <w:numId w:val="8"/>
        </w:numPr>
        <w:tabs>
          <w:tab w:val="left" w:pos="6521"/>
        </w:tabs>
      </w:pPr>
      <w:r w:rsidRPr="00D203A6">
        <w:t xml:space="preserve">Explique a diferença entre os métodos usados para estimar as tabelas 2 e 3 do artigo de </w:t>
      </w:r>
      <w:proofErr w:type="spellStart"/>
      <w:r w:rsidRPr="00D203A6">
        <w:t>Rumelt</w:t>
      </w:r>
      <w:proofErr w:type="spellEnd"/>
      <w:r w:rsidRPr="00D203A6">
        <w:t xml:space="preserve"> (1991). </w:t>
      </w:r>
    </w:p>
    <w:p w14:paraId="4E3CF961" w14:textId="77777777" w:rsidR="00D203A6" w:rsidRDefault="00D203A6" w:rsidP="00EA5A33">
      <w:pPr>
        <w:tabs>
          <w:tab w:val="left" w:pos="6521"/>
        </w:tabs>
      </w:pPr>
    </w:p>
    <w:p w14:paraId="2DEA395A" w14:textId="28F0848F" w:rsidR="00274AF0" w:rsidRDefault="00D203A6" w:rsidP="00EA5A33">
      <w:pPr>
        <w:tabs>
          <w:tab w:val="left" w:pos="6521"/>
        </w:tabs>
      </w:pPr>
      <w:r>
        <w:rPr>
          <w:b/>
        </w:rPr>
        <w:t>Segundo</w:t>
      </w:r>
      <w:r w:rsidRPr="00D203A6">
        <w:rPr>
          <w:b/>
        </w:rPr>
        <w:t xml:space="preserve"> encontro à distância</w:t>
      </w:r>
      <w:r>
        <w:t xml:space="preserve"> (10/09/2018, 19 as 21h</w:t>
      </w:r>
      <w:r w:rsidR="00D171F9">
        <w:t>) – Discussão detalhada sobre o artigo</w:t>
      </w:r>
      <w:r>
        <w:t xml:space="preserve"> </w:t>
      </w:r>
      <w:r w:rsidR="00D171F9">
        <w:t xml:space="preserve">Bloom, </w:t>
      </w:r>
      <w:proofErr w:type="spellStart"/>
      <w:r w:rsidR="00D171F9">
        <w:t>Genakos</w:t>
      </w:r>
      <w:proofErr w:type="spellEnd"/>
      <w:r w:rsidR="00D171F9">
        <w:t xml:space="preserve">, </w:t>
      </w:r>
      <w:proofErr w:type="spellStart"/>
      <w:r w:rsidR="00D171F9">
        <w:t>Sadum</w:t>
      </w:r>
      <w:proofErr w:type="spellEnd"/>
      <w:r w:rsidR="00D171F9">
        <w:t xml:space="preserve"> e Van </w:t>
      </w:r>
      <w:proofErr w:type="spellStart"/>
      <w:r w:rsidR="00D171F9">
        <w:t>Reenen</w:t>
      </w:r>
      <w:proofErr w:type="spellEnd"/>
      <w:r w:rsidR="00D171F9">
        <w:t xml:space="preserve"> (2012). Os alunos devem estudar o artigo em detalhe e fazer uma pesquisa individual de outros textos e referenci</w:t>
      </w:r>
      <w:r w:rsidR="000F5C06">
        <w:t xml:space="preserve">as relacionadas. Explorar o site </w:t>
      </w:r>
      <w:hyperlink r:id="rId10" w:history="1">
        <w:r w:rsidR="000F5C06" w:rsidRPr="00C338A1">
          <w:rPr>
            <w:rStyle w:val="Hyperlink"/>
          </w:rPr>
          <w:t>http://worldmanagementsurvey.org</w:t>
        </w:r>
      </w:hyperlink>
      <w:r w:rsidR="000F5C06">
        <w:t xml:space="preserve"> e buscar ter uma visão ampla e crítica sobre o tema.</w:t>
      </w:r>
    </w:p>
    <w:p w14:paraId="18705819" w14:textId="77777777" w:rsidR="000F5C06" w:rsidRDefault="000F5C06" w:rsidP="00EA5A33">
      <w:pPr>
        <w:tabs>
          <w:tab w:val="left" w:pos="6521"/>
        </w:tabs>
      </w:pPr>
    </w:p>
    <w:p w14:paraId="5BD9FF4B" w14:textId="2E1A34BF" w:rsidR="00274AF0" w:rsidRDefault="00274AF0" w:rsidP="00EA5A33">
      <w:pPr>
        <w:tabs>
          <w:tab w:val="left" w:pos="6521"/>
        </w:tabs>
      </w:pPr>
      <w:r w:rsidRPr="000F5C06">
        <w:rPr>
          <w:b/>
        </w:rPr>
        <w:t xml:space="preserve">Módulo 1 </w:t>
      </w:r>
      <w:r w:rsidR="00172E12" w:rsidRPr="000F5C06">
        <w:rPr>
          <w:b/>
        </w:rPr>
        <w:t>–</w:t>
      </w:r>
      <w:r w:rsidRPr="000F5C06">
        <w:rPr>
          <w:b/>
        </w:rPr>
        <w:t xml:space="preserve"> </w:t>
      </w:r>
      <w:r w:rsidR="00172E12" w:rsidRPr="000F5C06">
        <w:rPr>
          <w:b/>
        </w:rPr>
        <w:t>A heterogeneidade do desempenho financeiro</w:t>
      </w:r>
      <w:r w:rsidR="0077510C">
        <w:t xml:space="preserve"> (M</w:t>
      </w:r>
      <w:r w:rsidR="0049032D">
        <w:t>anhã do dia 20/09/2018</w:t>
      </w:r>
      <w:r w:rsidR="00C8516A">
        <w:t>)</w:t>
      </w:r>
    </w:p>
    <w:p w14:paraId="3B07F4CD" w14:textId="77777777" w:rsidR="004955FB" w:rsidRDefault="004955FB" w:rsidP="00EA5A33">
      <w:pPr>
        <w:tabs>
          <w:tab w:val="left" w:pos="6521"/>
        </w:tabs>
      </w:pPr>
    </w:p>
    <w:p w14:paraId="3B472082" w14:textId="7895BD24" w:rsidR="004955FB" w:rsidRDefault="004955FB" w:rsidP="00600AB4">
      <w:pPr>
        <w:pStyle w:val="ListParagraph"/>
        <w:numPr>
          <w:ilvl w:val="0"/>
          <w:numId w:val="2"/>
        </w:numPr>
        <w:tabs>
          <w:tab w:val="left" w:pos="6521"/>
        </w:tabs>
      </w:pPr>
      <w:r>
        <w:t xml:space="preserve">Os alunos devem estudar previamente os três artigos indicados </w:t>
      </w:r>
      <w:r w:rsidR="0030070A">
        <w:fldChar w:fldCharType="begin">
          <w:fldData xml:space="preserve">PEVuZE5vdGU+PENpdGU+PEF1dGhvcj5SdW1lbHQ8L0F1dGhvcj48WWVhcj4xOTkxPC9ZZWFyPjxS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</w:fldData>
        </w:fldChar>
      </w:r>
      <w:r w:rsidR="0030070A">
        <w:instrText xml:space="preserve"> ADDIN EN.CITE </w:instrText>
      </w:r>
      <w:r w:rsidR="0030070A">
        <w:fldChar w:fldCharType="begin">
          <w:fldData xml:space="preserve">PEVuZE5vdGU+PENpdGU+PEF1dGhvcj5SdW1lbHQ8L0F1dGhvcj48WWVhcj4xOTkxPC9ZZWFyPjxS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</w:fldData>
        </w:fldChar>
      </w:r>
      <w:r w:rsidR="0030070A">
        <w:instrText xml:space="preserve"> ADDIN EN.CITE.DATA </w:instrText>
      </w:r>
      <w:r w:rsidR="0030070A">
        <w:fldChar w:fldCharType="end"/>
      </w:r>
      <w:r w:rsidR="0030070A">
        <w:fldChar w:fldCharType="separate"/>
      </w:r>
      <w:r w:rsidR="0030070A">
        <w:rPr>
          <w:noProof/>
        </w:rPr>
        <w:t>(Bamiatzi, Bozos, Cavusgil, &amp; Hult, 2015; McGahan &amp; Porter, 1997; Rumelt, 1991)</w:t>
      </w:r>
      <w:r w:rsidR="0030070A">
        <w:fldChar w:fldCharType="end"/>
      </w:r>
      <w:r w:rsidR="0030070A">
        <w:t>. No início do módulo haverá um rápido teste para avaliar a compreensão dos artigos.</w:t>
      </w:r>
    </w:p>
    <w:p w14:paraId="34060312" w14:textId="6EEA9FEB" w:rsidR="00600AB4" w:rsidRDefault="00600AB4" w:rsidP="00600AB4">
      <w:pPr>
        <w:pStyle w:val="ListParagraph"/>
        <w:numPr>
          <w:ilvl w:val="0"/>
          <w:numId w:val="2"/>
        </w:numPr>
        <w:tabs>
          <w:tab w:val="left" w:pos="6521"/>
        </w:tabs>
      </w:pPr>
      <w:r>
        <w:t>Discussão estruturada conduzida pelo professor sobre o tema e baseada nos artigos</w:t>
      </w:r>
      <w:r w:rsidR="00B32439">
        <w:t>.</w:t>
      </w:r>
    </w:p>
    <w:p w14:paraId="0AD5F3BB" w14:textId="7B9FC46A" w:rsidR="00600AB4" w:rsidRDefault="00521285" w:rsidP="00600AB4">
      <w:pPr>
        <w:pStyle w:val="ListParagraph"/>
        <w:numPr>
          <w:ilvl w:val="0"/>
          <w:numId w:val="2"/>
        </w:numPr>
        <w:tabs>
          <w:tab w:val="left" w:pos="6521"/>
        </w:tabs>
      </w:pPr>
      <w:r>
        <w:t xml:space="preserve">Apresentação de artigos adicionais pelos grupos 1 </w:t>
      </w:r>
      <w:r w:rsidR="000D16E3">
        <w:fldChar w:fldCharType="begin"/>
      </w:r>
      <w:r w:rsidR="000D16E3">
        <w:instrText xml:space="preserve"> ADDIN EN.CITE &lt;EndNote&gt;&lt;Cite&gt;&lt;Author&gt;Karniouchina&lt;/Author&gt;&lt;Year&gt;2013&lt;/Year&gt;&lt;RecNum&gt;1139&lt;/RecNum&gt;&lt;DisplayText&gt;(Karniouchina, Carson, Short, &amp;amp; Ketchen, 2013)&lt;/DisplayText&gt;&lt;record&gt;&lt;rec-number&gt;1139&lt;/rec-number&gt;&lt;foreign-keys&gt;&lt;key app="EN" db-id="9dfrw5rzcwv2prefe255w0rewrwppesarwat" timestamp="1386430569"&gt;1139&lt;/key&gt;&lt;/foreign-keys&gt;&lt;ref-type name="Journal Article"&gt;17&lt;/ref-type&gt;&lt;contributors&gt;&lt;authors&gt;&lt;author&gt;Karniouchina, Ekaterina V.&lt;/author&gt;&lt;author&gt;Carson, Stephen J.&lt;/author&gt;&lt;author&gt;Short, Jeremy C.&lt;/author&gt;&lt;author&gt;Ketchen, David J.&lt;/author&gt;&lt;/authors&gt;&lt;/contributors&gt;&lt;titles&gt;&lt;title&gt;Extending the firm vs. industry debate: Does industry life cycle stage matter?&lt;/title&gt;&lt;secondary-title&gt;Strategic Management Journal&lt;/secondary-title&gt;&lt;/titles&gt;&lt;periodical&gt;&lt;full-title&gt;Strategic Management Journal&lt;/full-title&gt;&lt;/periodical&gt;&lt;pages&gt;1010-1018&lt;/pages&gt;&lt;volume&gt;34&lt;/volume&gt;&lt;number&gt;8&lt;/number&gt;&lt;keywords&gt;&lt;keyword&gt;industry life cycle&lt;/keyword&gt;&lt;keyword&gt;business-unit, corporate parent, and industry effects&lt;/keyword&gt;&lt;keyword&gt;variance decomposition&lt;/keyword&gt;&lt;keyword&gt;hierarchical linear modeling&lt;/keyword&gt;&lt;/keywords&gt;&lt;dates&gt;&lt;year&gt;2013&lt;/year&gt;&lt;/dates&gt;&lt;publisher&gt;John Wiley &amp;amp; Sons, Ltd&lt;/publisher&gt;&lt;isbn&gt;1097-0266&lt;/isbn&gt;&lt;urls&gt;&lt;related-urls&gt;&lt;url&gt;http://dx.doi.org/10.1002/smj.2042&lt;/url&gt;&lt;/related-urls&gt;&lt;/urls&gt;&lt;electronic-resource-num&gt;10.1002/smj.2042&lt;/electronic-resource-num&gt;&lt;/record&gt;&lt;/Cite&gt;&lt;/EndNote&gt;</w:instrText>
      </w:r>
      <w:r w:rsidR="000D16E3">
        <w:fldChar w:fldCharType="separate"/>
      </w:r>
      <w:r w:rsidR="000D16E3">
        <w:rPr>
          <w:noProof/>
        </w:rPr>
        <w:t>(Karniouchina, Carson, Short, &amp; Ketchen, 2013)</w:t>
      </w:r>
      <w:r w:rsidR="000D16E3">
        <w:fldChar w:fldCharType="end"/>
      </w:r>
      <w:r w:rsidR="000D16E3">
        <w:t xml:space="preserve"> e 2 </w:t>
      </w:r>
      <w:r w:rsidR="00B32439">
        <w:fldChar w:fldCharType="begin"/>
      </w:r>
      <w:r w:rsidR="00B32439">
        <w:instrText xml:space="preserve"> ADDIN EN.CITE &lt;EndNote&gt;&lt;Cite&gt;&lt;Author&gt;Wiggins&lt;/Author&gt;&lt;Year&gt;2002&lt;/Year&gt;&lt;RecNum&gt;441&lt;/RecNum&gt;&lt;DisplayText&gt;(Wiggins &amp;amp; Ruefli, 2002)&lt;/DisplayText&gt;&lt;record&gt;&lt;rec-number&gt;441&lt;/rec-number&gt;&lt;foreign-keys&gt;&lt;key app="EN" db-id="9dfrw5rzcwv2prefe255w0rewrwppesarwat" timestamp="0"&gt;441&lt;/key&gt;&lt;key app="ENWeb" db-id="SV5h2QrtqgYAAEP-ZDE"&gt;715&lt;/key&gt;&lt;/foreign-keys&gt;&lt;ref-type name="Journal Article"&gt;17&lt;/ref-type&gt;&lt;contributors&gt;&lt;authors&gt;&lt;author&gt;Wiggins, Robert R &lt;/author&gt;&lt;author&gt;Ruefli, Timothy W  &lt;/author&gt;&lt;/authors&gt;&lt;/contributors&gt;&lt;titles&gt;&lt;title&gt;Sustained competitive advantage: Temporal dynamics and the incidence and persistence of superior economic performance&lt;/title&gt;&lt;secondary-title&gt;Organization Science&lt;/secondary-title&gt;&lt;/titles&gt;&lt;periodical&gt;&lt;full-title&gt;Organization Science&lt;/full-title&gt;&lt;/periodical&gt;&lt;pages&gt;82-105 &lt;/pages&gt;&lt;volume&gt;13&lt;/volume&gt;&lt;number&gt;1&lt;/number&gt;&lt;keywords&gt;&lt;keyword&gt;Competitive advantage&lt;/keyword&gt;&lt;keyword&gt;Strategic management&lt;/keyword&gt;&lt;keyword&gt;Financial performance&lt;/keyword&gt;&lt;keyword&gt;Studies&lt;/keyword&gt;&lt;keyword&gt;2310 (Planning)&lt;/keyword&gt;&lt;keyword&gt;3400 (Investment analysis &amp;amp; personal finance)&lt;/keyword&gt;&lt;keyword&gt;9130 (Experimental/theoretical)&lt;/keyword&gt;&lt;keyword&gt;9190 (United States)&lt;/keyword&gt;&lt;/keywords&gt;&lt;dates&gt;&lt;year&gt;2002&lt;/year&gt;&lt;/dates&gt;&lt;urls&gt;&lt;/urls&gt;&lt;/record&gt;&lt;/Cite&gt;&lt;/EndNote&gt;</w:instrText>
      </w:r>
      <w:r w:rsidR="00B32439">
        <w:fldChar w:fldCharType="separate"/>
      </w:r>
      <w:r w:rsidR="00B32439">
        <w:rPr>
          <w:noProof/>
        </w:rPr>
        <w:t>(</w:t>
      </w:r>
      <w:r w:rsidR="00A4306D">
        <w:rPr>
          <w:noProof/>
        </w:rPr>
        <w:t>Certo, Whithers &amp; Samadeni, 2017</w:t>
      </w:r>
      <w:r w:rsidR="00B32439">
        <w:rPr>
          <w:noProof/>
        </w:rPr>
        <w:t>)</w:t>
      </w:r>
      <w:r w:rsidR="00B32439">
        <w:fldChar w:fldCharType="end"/>
      </w:r>
      <w:r w:rsidR="00B32439">
        <w:t>.</w:t>
      </w:r>
    </w:p>
    <w:p w14:paraId="3A05E85E" w14:textId="2CF83570" w:rsidR="00B32439" w:rsidRDefault="00B32439" w:rsidP="00600AB4">
      <w:pPr>
        <w:pStyle w:val="ListParagraph"/>
        <w:numPr>
          <w:ilvl w:val="0"/>
          <w:numId w:val="2"/>
        </w:numPr>
        <w:tabs>
          <w:tab w:val="left" w:pos="6521"/>
        </w:tabs>
      </w:pPr>
      <w:r>
        <w:t xml:space="preserve">Discussão aplicada. Como aplicar os estudos </w:t>
      </w:r>
      <w:r w:rsidR="00C8516A">
        <w:t>sobre heterogeneidade do desempenho à realidade empresarial? Como interpretar as publicações gerenciais sobre desempenho de empresas? Que implicações pode-se tirar para a gestão?</w:t>
      </w:r>
    </w:p>
    <w:p w14:paraId="46F9003F" w14:textId="77777777" w:rsidR="0030070A" w:rsidRDefault="0030070A" w:rsidP="00EA5A33">
      <w:pPr>
        <w:tabs>
          <w:tab w:val="left" w:pos="6521"/>
        </w:tabs>
      </w:pPr>
    </w:p>
    <w:p w14:paraId="7BA586DE" w14:textId="3E665236" w:rsidR="00C8516A" w:rsidRDefault="00C8516A" w:rsidP="00EA5A33">
      <w:pPr>
        <w:tabs>
          <w:tab w:val="left" w:pos="6521"/>
        </w:tabs>
      </w:pPr>
      <w:r w:rsidRPr="000F5C06">
        <w:rPr>
          <w:b/>
        </w:rPr>
        <w:t xml:space="preserve">Módulo 2 </w:t>
      </w:r>
      <w:r w:rsidR="0077510C" w:rsidRPr="000F5C06">
        <w:rPr>
          <w:b/>
        </w:rPr>
        <w:t>–</w:t>
      </w:r>
      <w:r w:rsidRPr="000F5C06">
        <w:rPr>
          <w:b/>
        </w:rPr>
        <w:t xml:space="preserve"> </w:t>
      </w:r>
      <w:r w:rsidR="0077510C" w:rsidRPr="000F5C06">
        <w:rPr>
          <w:b/>
        </w:rPr>
        <w:t>O conceito de vantag</w:t>
      </w:r>
      <w:r w:rsidR="0049032D" w:rsidRPr="000F5C06">
        <w:rPr>
          <w:b/>
        </w:rPr>
        <w:t>em competitiva</w:t>
      </w:r>
      <w:r w:rsidR="0049032D">
        <w:t xml:space="preserve"> (Tarde do dia 20/09/2018</w:t>
      </w:r>
      <w:r w:rsidR="0077510C">
        <w:t>)</w:t>
      </w:r>
    </w:p>
    <w:p w14:paraId="01D0F73F" w14:textId="77777777" w:rsidR="0077510C" w:rsidRDefault="0077510C" w:rsidP="00EA5A33">
      <w:pPr>
        <w:tabs>
          <w:tab w:val="left" w:pos="6521"/>
        </w:tabs>
      </w:pPr>
    </w:p>
    <w:p w14:paraId="7727B76D" w14:textId="77777777" w:rsidR="007A5C45" w:rsidRDefault="00432821" w:rsidP="007A5C45">
      <w:pPr>
        <w:pStyle w:val="ListParagraph"/>
        <w:numPr>
          <w:ilvl w:val="0"/>
          <w:numId w:val="2"/>
        </w:numPr>
        <w:tabs>
          <w:tab w:val="left" w:pos="6521"/>
        </w:tabs>
      </w:pPr>
      <w:r>
        <w:t xml:space="preserve">Os alunos devem estudar previamente os três artigos indicados </w:t>
      </w:r>
      <w:r>
        <w:fldChar w:fldCharType="begin">
          <w:fldData xml:space="preserve">PEVuZE5vdGU+PENpdGU+PEF1dGhvcj5CYXJuZXk8L0F1dGhvcj48WWVhcj4xOTkxPC9ZZWFyPjxS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</w:fldData>
        </w:fldChar>
      </w:r>
      <w:r w:rsidR="007A5C45">
        <w:instrText xml:space="preserve"> ADDIN EN.CITE </w:instrText>
      </w:r>
      <w:r w:rsidR="007A5C45">
        <w:fldChar w:fldCharType="begin">
          <w:fldData xml:space="preserve">PEVuZE5vdGU+PENpdGU+PEF1dGhvcj5CYXJuZXk8L0F1dGhvcj48WWVhcj4xOTkxPC9ZZWFyPjxS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</w:fldData>
        </w:fldChar>
      </w:r>
      <w:r w:rsidR="007A5C45">
        <w:instrText xml:space="preserve"> ADDIN EN.CITE.DATA </w:instrText>
      </w:r>
      <w:r w:rsidR="007A5C45">
        <w:fldChar w:fldCharType="end"/>
      </w:r>
      <w:r>
        <w:fldChar w:fldCharType="separate"/>
      </w:r>
      <w:r w:rsidR="007A5C45">
        <w:rPr>
          <w:noProof/>
        </w:rPr>
        <w:t>(Barney, 1991; Peteraf &amp; Barney, 2003; Powell, 2001)</w:t>
      </w:r>
      <w:r>
        <w:fldChar w:fldCharType="end"/>
      </w:r>
      <w:r w:rsidR="007A5C45">
        <w:t>. No início do módulo haverá um rápido teste para avaliar a compreensão dos artigos.</w:t>
      </w:r>
    </w:p>
    <w:p w14:paraId="7329082A" w14:textId="48974C2F" w:rsidR="007A5C45" w:rsidRDefault="007A5C45" w:rsidP="007A5C45">
      <w:pPr>
        <w:pStyle w:val="ListParagraph"/>
        <w:numPr>
          <w:ilvl w:val="0"/>
          <w:numId w:val="2"/>
        </w:numPr>
        <w:tabs>
          <w:tab w:val="left" w:pos="6521"/>
        </w:tabs>
      </w:pPr>
      <w:r>
        <w:t>Discussão estruturada conduzida pelo professor sobre o tema e baseada nos artigos</w:t>
      </w:r>
      <w:r w:rsidR="0016750B">
        <w:t xml:space="preserve"> estudados</w:t>
      </w:r>
      <w:r>
        <w:t>.</w:t>
      </w:r>
    </w:p>
    <w:p w14:paraId="49B4CD0E" w14:textId="229EA55F" w:rsidR="007A5C45" w:rsidRDefault="00AF247C" w:rsidP="007A5C45">
      <w:pPr>
        <w:pStyle w:val="ListParagraph"/>
        <w:numPr>
          <w:ilvl w:val="0"/>
          <w:numId w:val="2"/>
        </w:numPr>
        <w:tabs>
          <w:tab w:val="left" w:pos="6521"/>
        </w:tabs>
      </w:pPr>
      <w:r>
        <w:t xml:space="preserve">Conectando a heterogeneidade do desempenho com vantagem competitiva – apresentação do professor baseada nos artigos </w:t>
      </w:r>
      <w:r w:rsidR="00571ABE">
        <w:fldChar w:fldCharType="begin">
          <w:fldData xml:space="preserve">PEVuZE5vdGU+PENpdGU+PEF1dGhvcj5Ccml0bzwvQXV0aG9yPjxZZWFyPjIwMTI8L1llYXI+PFJl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</w:fldData>
        </w:fldChar>
      </w:r>
      <w:r w:rsidR="00917A02">
        <w:instrText xml:space="preserve"> ADDIN EN.CITE </w:instrText>
      </w:r>
      <w:r w:rsidR="00917A02">
        <w:fldChar w:fldCharType="begin">
          <w:fldData xml:space="preserve">PEVuZE5vdGU+PENpdGU+PEF1dGhvcj5Ccml0bzwvQXV0aG9yPjxZZWFyPjIwMTI8L1llYXI+PFJl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</w:fldData>
        </w:fldChar>
      </w:r>
      <w:r w:rsidR="00917A02">
        <w:instrText xml:space="preserve"> ADDIN EN.CITE.DATA </w:instrText>
      </w:r>
      <w:r w:rsidR="00917A02">
        <w:fldChar w:fldCharType="end"/>
      </w:r>
      <w:r w:rsidR="00571ABE">
        <w:fldChar w:fldCharType="separate"/>
      </w:r>
      <w:r w:rsidR="00917A02">
        <w:rPr>
          <w:noProof/>
        </w:rPr>
        <w:t>(Brito &amp; Pretto, 2014; Brito &amp; Brito, 2014; Brito &amp; Brito, 2012a, 2012b)</w:t>
      </w:r>
      <w:r w:rsidR="00571ABE">
        <w:fldChar w:fldCharType="end"/>
      </w:r>
      <w:r w:rsidR="00571ABE">
        <w:t>. Os alunos devem ler previamente o artigo</w:t>
      </w:r>
      <w:r w:rsidR="00894395">
        <w:t xml:space="preserve"> </w:t>
      </w:r>
      <w:r w:rsidR="00894395">
        <w:fldChar w:fldCharType="begin"/>
      </w:r>
      <w:r w:rsidR="00917A02">
        <w:instrText xml:space="preserve"> ADDIN EN.CITE &lt;EndNote&gt;&lt;Cite&gt;&lt;Author&gt;Brito&lt;/Author&gt;&lt;Year&gt;2012&lt;/Year&gt;&lt;RecNum&gt;1184&lt;/RecNum&gt;&lt;DisplayText&gt;(Brito &amp;amp; Brito, 2012b)&lt;/DisplayText&gt;&lt;record&gt;&lt;rec-number&gt;1184&lt;/rec-number&gt;&lt;foreign-keys&gt;&lt;key app="EN" db-id="9dfrw5rzcwv2prefe255w0rewrwppesarwat" timestamp="1394374860"&gt;1184&lt;/key&gt;&lt;/foreign-keys&gt;&lt;ref-type name="Journal Article"&gt;17&lt;/ref-type&gt;&lt;contributors&gt;&lt;authors&gt;&lt;author&gt;Brito, Renata Peregrino de&lt;/author&gt;&lt;author&gt;Brito, Luiz Artur Ledur&lt;/author&gt;&lt;/authors&gt;&lt;/contributors&gt;&lt;titles&gt;&lt;title&gt;Vantagem Competitiva e sua Relação com o Desempenho–uma Abordagem Baseada em Valor&lt;/title&gt;&lt;secondary-title&gt;RAC-Revista de Administração Contemporânea&lt;/secondary-title&gt;&lt;/titles&gt;&lt;periodical&gt;&lt;full-title&gt;RAC-Revista de Administração Contemporânea&lt;/full-title&gt;&lt;/periodical&gt;&lt;pages&gt;360-380&lt;/pages&gt;&lt;volume&gt;16&lt;/volume&gt;&lt;number&gt;3&lt;/number&gt;&lt;dates&gt;&lt;year&gt;2012&lt;/year&gt;&lt;/dates&gt;&lt;isbn&gt;1415-6555&lt;/isbn&gt;&lt;urls&gt;&lt;/urls&gt;&lt;/record&gt;&lt;/Cite&gt;&lt;/EndNote&gt;</w:instrText>
      </w:r>
      <w:r w:rsidR="00894395">
        <w:fldChar w:fldCharType="separate"/>
      </w:r>
      <w:r w:rsidR="00917A02">
        <w:rPr>
          <w:noProof/>
        </w:rPr>
        <w:t>(Brito &amp; Brito, 2012b)</w:t>
      </w:r>
      <w:r w:rsidR="00894395">
        <w:fldChar w:fldCharType="end"/>
      </w:r>
      <w:r w:rsidR="00571ABE">
        <w:t>.</w:t>
      </w:r>
    </w:p>
    <w:p w14:paraId="29AE69E7" w14:textId="769D3FB4" w:rsidR="00894395" w:rsidRDefault="0016750B" w:rsidP="007A5C45">
      <w:pPr>
        <w:pStyle w:val="ListParagraph"/>
        <w:numPr>
          <w:ilvl w:val="0"/>
          <w:numId w:val="2"/>
        </w:numPr>
        <w:tabs>
          <w:tab w:val="left" w:pos="6521"/>
        </w:tabs>
      </w:pPr>
      <w:r>
        <w:t>Discussão sobre vantagem competitiva e desempenho</w:t>
      </w:r>
      <w:r w:rsidR="0094631C">
        <w:t>.</w:t>
      </w:r>
    </w:p>
    <w:p w14:paraId="57F01152" w14:textId="77777777" w:rsidR="0094631C" w:rsidRPr="0094631C" w:rsidRDefault="0094631C" w:rsidP="0094631C">
      <w:pPr>
        <w:pStyle w:val="ListParagraph"/>
        <w:numPr>
          <w:ilvl w:val="0"/>
          <w:numId w:val="2"/>
        </w:numPr>
        <w:tabs>
          <w:tab w:val="left" w:pos="6521"/>
        </w:tabs>
        <w:rPr>
          <w:bCs/>
          <w:lang w:val="en-US"/>
        </w:rPr>
      </w:pPr>
      <w:r w:rsidRPr="0094631C">
        <w:lastRenderedPageBreak/>
        <w:t xml:space="preserve">Discussão do caso </w:t>
      </w:r>
      <w:r w:rsidRPr="0094631C">
        <w:rPr>
          <w:bCs/>
          <w:lang w:val="en-US"/>
        </w:rPr>
        <w:t>CROWN CORK &amp; SEAL IN 1989, PORTUGUESE VERSION</w:t>
      </w:r>
      <w:r>
        <w:rPr>
          <w:bCs/>
          <w:lang w:val="en-US"/>
        </w:rPr>
        <w:t xml:space="preserve"> </w:t>
      </w:r>
      <w:r w:rsidRPr="0094631C">
        <w:rPr>
          <w:bCs/>
          <w:lang w:val="en-US"/>
        </w:rPr>
        <w:t>705P01-PDF-POR</w:t>
      </w:r>
    </w:p>
    <w:p w14:paraId="26F0A4ED" w14:textId="417B7706" w:rsidR="0094631C" w:rsidRPr="0094631C" w:rsidRDefault="0094631C" w:rsidP="0094631C">
      <w:pPr>
        <w:pStyle w:val="ListParagraph"/>
        <w:tabs>
          <w:tab w:val="left" w:pos="6521"/>
        </w:tabs>
        <w:rPr>
          <w:bCs/>
          <w:lang w:val="en-US"/>
        </w:rPr>
      </w:pPr>
    </w:p>
    <w:p w14:paraId="09A1D807" w14:textId="766CBEC0" w:rsidR="0094631C" w:rsidRDefault="00391D0C" w:rsidP="00391D0C">
      <w:pPr>
        <w:tabs>
          <w:tab w:val="left" w:pos="6521"/>
        </w:tabs>
      </w:pPr>
      <w:r w:rsidRPr="000F5C06">
        <w:rPr>
          <w:b/>
        </w:rPr>
        <w:t>Módulo 3 – O modelo VPC (</w:t>
      </w:r>
      <w:proofErr w:type="spellStart"/>
      <w:r w:rsidRPr="000F5C06">
        <w:rPr>
          <w:b/>
          <w:i/>
        </w:rPr>
        <w:t>Value</w:t>
      </w:r>
      <w:proofErr w:type="spellEnd"/>
      <w:r w:rsidRPr="000F5C06">
        <w:rPr>
          <w:b/>
          <w:i/>
        </w:rPr>
        <w:t xml:space="preserve">, </w:t>
      </w:r>
      <w:proofErr w:type="spellStart"/>
      <w:r w:rsidRPr="000F5C06">
        <w:rPr>
          <w:b/>
          <w:i/>
        </w:rPr>
        <w:t>Price</w:t>
      </w:r>
      <w:proofErr w:type="spellEnd"/>
      <w:r w:rsidRPr="000F5C06">
        <w:rPr>
          <w:b/>
          <w:i/>
        </w:rPr>
        <w:t xml:space="preserve">, </w:t>
      </w:r>
      <w:proofErr w:type="spellStart"/>
      <w:r w:rsidRPr="000F5C06">
        <w:rPr>
          <w:b/>
          <w:i/>
        </w:rPr>
        <w:t>Cost</w:t>
      </w:r>
      <w:proofErr w:type="spellEnd"/>
      <w:r w:rsidRPr="000F5C06">
        <w:rPr>
          <w:b/>
        </w:rPr>
        <w:t>)</w:t>
      </w:r>
      <w:r>
        <w:t xml:space="preserve"> (Ma</w:t>
      </w:r>
      <w:r w:rsidR="0049032D">
        <w:t>nhã do dia 21/09/2018</w:t>
      </w:r>
      <w:r>
        <w:t>)</w:t>
      </w:r>
    </w:p>
    <w:p w14:paraId="62F1F8B4" w14:textId="77777777" w:rsidR="00391D0C" w:rsidRDefault="00391D0C" w:rsidP="00391D0C">
      <w:pPr>
        <w:tabs>
          <w:tab w:val="left" w:pos="6521"/>
        </w:tabs>
      </w:pPr>
    </w:p>
    <w:p w14:paraId="485A1D36" w14:textId="77777777" w:rsidR="00410B50" w:rsidRDefault="00410B50" w:rsidP="00410B50">
      <w:pPr>
        <w:pStyle w:val="ListParagraph"/>
        <w:numPr>
          <w:ilvl w:val="0"/>
          <w:numId w:val="2"/>
        </w:numPr>
        <w:tabs>
          <w:tab w:val="left" w:pos="6521"/>
        </w:tabs>
      </w:pPr>
      <w:r>
        <w:t xml:space="preserve">Os alunos devem estudar previamente os três artigos indicados </w:t>
      </w:r>
      <w:r>
        <w:fldChar w:fldCharType="begin">
          <w:fldData xml:space="preserve">PEVuZE5vdGU+PENpdGU+PEF1dGhvcj5CcmFuZGVuYnVyZ2VyPC9BdXRob3I+PFllYXI+MTk5Njwv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CcmFuZGVuYnVyZ2VyPC9BdXRob3I+PFllYXI+MTk5Njwv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Bowman &amp; Ambrosini, 2000; Brandenburger &amp; Stuart Jr., 1996; Lavie, 2006)</w:t>
      </w:r>
      <w:r>
        <w:fldChar w:fldCharType="end"/>
      </w:r>
      <w:r>
        <w:t>. No início do módulo haverá um rápido teste para avaliar a compreensão dos artigos.</w:t>
      </w:r>
    </w:p>
    <w:p w14:paraId="4E1EB693" w14:textId="77777777" w:rsidR="00410B50" w:rsidRDefault="00410B50" w:rsidP="00410B50">
      <w:pPr>
        <w:pStyle w:val="ListParagraph"/>
        <w:numPr>
          <w:ilvl w:val="0"/>
          <w:numId w:val="2"/>
        </w:numPr>
        <w:tabs>
          <w:tab w:val="left" w:pos="6521"/>
        </w:tabs>
      </w:pPr>
      <w:r>
        <w:t>Discussão estruturada conduzida pelo professor sobre o tema e baseada nos artigos estudados.</w:t>
      </w:r>
    </w:p>
    <w:p w14:paraId="15DA1643" w14:textId="12B6C13D" w:rsidR="0099398B" w:rsidRDefault="0099398B" w:rsidP="0099398B">
      <w:pPr>
        <w:pStyle w:val="ListParagraph"/>
        <w:numPr>
          <w:ilvl w:val="0"/>
          <w:numId w:val="2"/>
        </w:numPr>
        <w:tabs>
          <w:tab w:val="left" w:pos="6521"/>
        </w:tabs>
      </w:pPr>
      <w:r>
        <w:t>Apresentação de artigos adicionais pelos grupos 3</w:t>
      </w:r>
      <w:r w:rsidR="006C7A42">
        <w:t xml:space="preserve"> </w:t>
      </w:r>
      <w:r w:rsidR="006C7A42">
        <w:fldChar w:fldCharType="begin"/>
      </w:r>
      <w:r w:rsidR="006C7A42">
        <w:instrText xml:space="preserve"> ADDIN EN.CITE &lt;EndNote&gt;&lt;Cite&gt;&lt;Author&gt;Lieberman&lt;/Author&gt;&lt;Year&gt;2017&lt;/Year&gt;&lt;RecNum&gt;9&lt;/RecNum&gt;&lt;DisplayText&gt;(Lieberman, Lee, &amp;amp; Folta, 2017)&lt;/DisplayText&gt;&lt;record&gt;&lt;rec-number&gt;9&lt;/rec-number&gt;&lt;foreign-keys&gt;&lt;key app="EN" db-id="td9az90f3tpvxjefpfq5evad0eaxe0fr00pt" timestamp="1500300318"&gt;9&lt;/key&gt;&lt;/foreign-keys&gt;&lt;ref-type name="Journal Article"&gt;17&lt;/ref-type&gt;&lt;contributors&gt;&lt;authors&gt;&lt;author&gt;Lieberman, Marvim, B.&lt;/author&gt;&lt;author&gt;Lee, Gwendolyn, K.&lt;/author&gt;&lt;author&gt;Folta, Timothy, B.&lt;/author&gt;&lt;/authors&gt;&lt;/contributors&gt;&lt;titles&gt;&lt;title&gt;Measuring Value Creation and Appropriation in Firms: The VCA Model”&lt;/title&gt;&lt;secondary-title&gt;Strategic Management Journal&lt;/secondary-title&gt;&lt;/titles&gt;&lt;pages&gt;1193-1211&lt;/pages&gt;&lt;volume&gt;38&lt;/volume&gt;&lt;number&gt;6&lt;/number&gt;&lt;dates&gt;&lt;year&gt;2017&lt;/year&gt;&lt;/dates&gt;&lt;urls&gt;&lt;/urls&gt;&lt;/record&gt;&lt;/Cite&gt;&lt;/EndNote&gt;</w:instrText>
      </w:r>
      <w:r w:rsidR="006C7A42">
        <w:fldChar w:fldCharType="separate"/>
      </w:r>
      <w:r w:rsidR="006C7A42">
        <w:rPr>
          <w:noProof/>
        </w:rPr>
        <w:t>(Lieberman, Lee, &amp; Folta, 2017)</w:t>
      </w:r>
      <w:r w:rsidR="006C7A42">
        <w:fldChar w:fldCharType="end"/>
      </w:r>
      <w:r>
        <w:t xml:space="preserve"> </w:t>
      </w:r>
      <w:r w:rsidR="00673D47">
        <w:t xml:space="preserve"> e 4</w:t>
      </w:r>
      <w:r w:rsidR="006C7A42">
        <w:t xml:space="preserve"> </w:t>
      </w:r>
      <w:r w:rsidR="006C7A42">
        <w:fldChar w:fldCharType="begin"/>
      </w:r>
      <w:r w:rsidR="006C7A42">
        <w:instrText xml:space="preserve"> ADDIN EN.CITE &lt;EndNote&gt;&lt;Cite&gt;&lt;Author&gt;Miguel&lt;/Author&gt;&lt;Year&gt;2014&lt;/Year&gt;&lt;RecNum&gt;1193&lt;/RecNum&gt;&lt;DisplayText&gt;(Miguel, Brito, Fernandes, Tescari, &amp;amp; Martins, 2014)&lt;/DisplayText&gt;&lt;record&gt;&lt;rec-number&gt;1193&lt;/rec-number&gt;&lt;foreign-keys&gt;&lt;key app="EN" db-id="9dfrw5rzcwv2prefe255w0rewrwppesarwat" timestamp="1394415387"&gt;1193&lt;/key&gt;&lt;/foreign-keys&gt;&lt;ref-type name="Journal Article"&gt;17&lt;/ref-type&gt;&lt;contributors&gt;&lt;authors&gt;&lt;author&gt;Miguel, Priscila Laczynski de Souza&lt;/author&gt;&lt;author&gt;Brito, Luiz Artur Ledur&lt;/author&gt;&lt;author&gt;Fernandes, Aline R.&lt;/author&gt;&lt;author&gt;Tescari, Fábio V. C. S.&lt;/author&gt;&lt;author&gt;Martins, Guilherme Silveira&lt;/author&gt;&lt;/authors&gt;&lt;/contributors&gt;&lt;titles&gt;&lt;title&gt;Relational Value Creation and Appropriation in Buyer-Supplier Relationships&lt;/title&gt;&lt;secondary-title&gt;International Journal of Physical Distribution &amp;amp; Logistics Management&lt;/secondary-title&gt;&lt;/titles&gt;&lt;periodical&gt;&lt;full-title&gt;International Journal of Physical Distribution &amp;amp; Logistics Management&lt;/full-title&gt;&lt;/periodical&gt;&lt;volume&gt;44&lt;/volume&gt;&lt;number&gt;6&lt;/number&gt;&lt;dates&gt;&lt;year&gt;2014&lt;/year&gt;&lt;/dates&gt;&lt;urls&gt;&lt;/urls&gt;&lt;/record&gt;&lt;/Cite&gt;&lt;/EndNote&gt;</w:instrText>
      </w:r>
      <w:r w:rsidR="006C7A42">
        <w:fldChar w:fldCharType="separate"/>
      </w:r>
      <w:r w:rsidR="006C7A42">
        <w:rPr>
          <w:noProof/>
        </w:rPr>
        <w:t>(Miguel, Brito, Fernandes, Tescari, &amp; Martins, 2014)</w:t>
      </w:r>
      <w:r w:rsidR="006C7A42">
        <w:fldChar w:fldCharType="end"/>
      </w:r>
      <w:r w:rsidR="00673D47">
        <w:t>.</w:t>
      </w:r>
    </w:p>
    <w:p w14:paraId="77DEF8DD" w14:textId="19795043" w:rsidR="00391D0C" w:rsidRDefault="006C7A42" w:rsidP="006C7A42">
      <w:pPr>
        <w:pStyle w:val="ListParagraph"/>
        <w:numPr>
          <w:ilvl w:val="0"/>
          <w:numId w:val="2"/>
        </w:numPr>
        <w:tabs>
          <w:tab w:val="left" w:pos="6521"/>
        </w:tabs>
      </w:pPr>
      <w:r>
        <w:t>Discussão aplicada. Como aplicar os estudos sobre criação e captura de valor à realidade empresarial? Que implicações pode-se tirar para a gestão?</w:t>
      </w:r>
    </w:p>
    <w:p w14:paraId="71F9FE02" w14:textId="77777777" w:rsidR="006C7A42" w:rsidRDefault="006C7A42" w:rsidP="006C7A42">
      <w:pPr>
        <w:tabs>
          <w:tab w:val="left" w:pos="6521"/>
        </w:tabs>
      </w:pPr>
    </w:p>
    <w:p w14:paraId="78F03CA2" w14:textId="44DEC37C" w:rsidR="006C7A42" w:rsidRDefault="006C7A42" w:rsidP="006C7A42">
      <w:pPr>
        <w:tabs>
          <w:tab w:val="left" w:pos="6521"/>
        </w:tabs>
      </w:pPr>
      <w:r w:rsidRPr="000F5C06">
        <w:rPr>
          <w:b/>
        </w:rPr>
        <w:t xml:space="preserve">Módulo 4 – Recursos e </w:t>
      </w:r>
      <w:proofErr w:type="spellStart"/>
      <w:r w:rsidRPr="000F5C06">
        <w:rPr>
          <w:b/>
          <w:i/>
        </w:rPr>
        <w:t>capabilities</w:t>
      </w:r>
      <w:proofErr w:type="spellEnd"/>
      <w:r w:rsidRPr="000F5C06">
        <w:rPr>
          <w:b/>
          <w:i/>
        </w:rPr>
        <w:t xml:space="preserve"> </w:t>
      </w:r>
      <w:r w:rsidRPr="000F5C06">
        <w:rPr>
          <w:b/>
        </w:rPr>
        <w:t>como fontes de criaçã</w:t>
      </w:r>
      <w:r w:rsidR="00AF6C53" w:rsidRPr="000F5C06">
        <w:rPr>
          <w:b/>
        </w:rPr>
        <w:t>o de valor</w:t>
      </w:r>
      <w:r w:rsidR="0049032D">
        <w:t xml:space="preserve"> (Tarde do dia 21/09/2018</w:t>
      </w:r>
      <w:r>
        <w:t>)</w:t>
      </w:r>
    </w:p>
    <w:p w14:paraId="5D043F58" w14:textId="77777777" w:rsidR="006C7A42" w:rsidRDefault="006C7A42" w:rsidP="006C7A42">
      <w:pPr>
        <w:tabs>
          <w:tab w:val="left" w:pos="6521"/>
        </w:tabs>
      </w:pPr>
    </w:p>
    <w:p w14:paraId="0A3CDCD0" w14:textId="77777777" w:rsidR="00DE3745" w:rsidRDefault="00C529C3" w:rsidP="00DE3745">
      <w:pPr>
        <w:pStyle w:val="ListParagraph"/>
        <w:numPr>
          <w:ilvl w:val="0"/>
          <w:numId w:val="2"/>
        </w:numPr>
        <w:tabs>
          <w:tab w:val="left" w:pos="6521"/>
        </w:tabs>
      </w:pPr>
      <w:r>
        <w:t>Os alunos d</w:t>
      </w:r>
      <w:r w:rsidR="00DE3745">
        <w:t>evem estudar previamente os dois</w:t>
      </w:r>
      <w:r>
        <w:t xml:space="preserve"> artigos indicados </w:t>
      </w:r>
      <w:r>
        <w:fldChar w:fldCharType="begin"/>
      </w:r>
      <w:r w:rsidR="005B309A">
        <w:instrText xml:space="preserve"> ADDIN EN.CITE &lt;EndNote&gt;&lt;Cite&gt;&lt;Author&gt;Hoopes&lt;/Author&gt;&lt;Year&gt;2008&lt;/Year&gt;&lt;RecNum&gt;1330&lt;/RecNum&gt;&lt;DisplayText&gt;(Barney, Ketchen, &amp;amp; Wright, 2011; Hoopes &amp;amp; Madsen, 2008)&lt;/DisplayText&gt;&lt;record&gt;&lt;rec-number&gt;1330&lt;/rec-number&gt;&lt;foreign-keys&gt;&lt;key app="EN" db-id="9dfrw5rzcwv2prefe255w0rewrwppesarwat" timestamp="1447013612"&gt;1330&lt;/key&gt;&lt;/foreign-keys&gt;&lt;ref-type name="Journal Article"&gt;17&lt;/ref-type&gt;&lt;contributors&gt;&lt;authors&gt;&lt;author&gt;Hoopes, David G&lt;/author&gt;&lt;author&gt;Madsen, Tammy L&lt;/author&gt;&lt;/authors&gt;&lt;/contributors&gt;&lt;titles&gt;&lt;title&gt;A capability-based view of competitive heterogeneity&lt;/title&gt;&lt;secondary-title&gt;Industrial and Corporate Change&lt;/secondary-title&gt;&lt;/titles&gt;&lt;periodical&gt;&lt;full-title&gt;Industrial and Corporate Change&lt;/full-title&gt;&lt;/periodical&gt;&lt;pages&gt;393-426&lt;/pages&gt;&lt;volume&gt;17&lt;/volume&gt;&lt;number&gt;3&lt;/number&gt;&lt;dates&gt;&lt;year&gt;2008&lt;/year&gt;&lt;/dates&gt;&lt;isbn&gt;0960-6491&lt;/isbn&gt;&lt;urls&gt;&lt;/urls&gt;&lt;/record&gt;&lt;/Cite&gt;&lt;Cite&gt;&lt;Author&gt;Barney&lt;/Author&gt;&lt;Year&gt;2011&lt;/Year&gt;&lt;RecNum&gt;1148&lt;/RecNum&gt;&lt;record&gt;&lt;rec-number&gt;1148&lt;/rec-number&gt;&lt;foreign-keys&gt;&lt;key app="EN" db-id="9dfrw5rzcwv2prefe255w0rewrwppesarwat" timestamp="1386733008"&gt;1148&lt;/key&gt;&lt;/foreign-keys&gt;&lt;ref-type name="Journal Article"&gt;17&lt;/ref-type&gt;&lt;contributors&gt;&lt;authors&gt;&lt;author&gt;Barney, Jay B.&lt;/author&gt;&lt;author&gt;Ketchen, David J.&lt;/author&gt;&lt;author&gt;Wright, Mike&lt;/author&gt;&lt;/authors&gt;&lt;/contributors&gt;&lt;titles&gt;&lt;title&gt;The Future of Resource-Based Theory: Revitalization or Decline?&lt;/title&gt;&lt;secondary-title&gt;Journal of Management&lt;/secondary-title&gt;&lt;/titles&gt;&lt;periodical&gt;&lt;full-title&gt;Journal of Management&lt;/full-title&gt;&lt;/periodical&gt;&lt;pages&gt;1299-1315&lt;/pages&gt;&lt;volume&gt;37&lt;/volume&gt;&lt;number&gt;5&lt;/number&gt;&lt;dates&gt;&lt;year&gt;2011&lt;/year&gt;&lt;pub-dates&gt;&lt;date&gt;September 1, 2011&lt;/date&gt;&lt;/pub-dates&gt;&lt;/dates&gt;&lt;urls&gt;&lt;related-urls&gt;&lt;url&gt;http://jom.sagepub.com/content/37/5/1299.abstract&lt;/url&gt;&lt;/related-urls&gt;&lt;/urls&gt;&lt;electronic-resource-num&gt;10.1177/0149206310391805&lt;/electronic-resource-num&gt;&lt;/record&gt;&lt;/Cite&gt;&lt;/EndNote&gt;</w:instrText>
      </w:r>
      <w:r>
        <w:fldChar w:fldCharType="separate"/>
      </w:r>
      <w:r w:rsidR="005B309A">
        <w:rPr>
          <w:noProof/>
        </w:rPr>
        <w:t>(Barney, Ketchen, &amp; Wright, 2011; Hoopes &amp; Madsen, 2008)</w:t>
      </w:r>
      <w:r>
        <w:fldChar w:fldCharType="end"/>
      </w:r>
      <w:r w:rsidR="00DE3745">
        <w:t>. No início do módulo haverá um rápido teste para avaliar a compreensão dos artigos.</w:t>
      </w:r>
    </w:p>
    <w:p w14:paraId="49CF87EF" w14:textId="43C7C115" w:rsidR="00DE3745" w:rsidRDefault="00DE3745" w:rsidP="00DE3745">
      <w:pPr>
        <w:pStyle w:val="ListParagraph"/>
        <w:numPr>
          <w:ilvl w:val="0"/>
          <w:numId w:val="2"/>
        </w:numPr>
        <w:tabs>
          <w:tab w:val="left" w:pos="6521"/>
        </w:tabs>
      </w:pPr>
      <w:r>
        <w:t xml:space="preserve">Apresentação de artigos adicionais pelos grupos 5 </w:t>
      </w:r>
      <w:r>
        <w:fldChar w:fldCharType="begin"/>
      </w:r>
      <w:r>
        <w:instrText xml:space="preserve"> ADDIN EN.CITE &lt;EndNote&gt;&lt;Cite&gt;&lt;Author&gt;Stefano&lt;/Author&gt;&lt;Year&gt;2014&lt;/Year&gt;&lt;RecNum&gt;4&lt;/RecNum&gt;&lt;DisplayText&gt;(Stefano, Peteraf, &amp;amp; Verona, 2014)&lt;/DisplayText&gt;&lt;record&gt;&lt;rec-number&gt;4&lt;/rec-number&gt;&lt;foreign-keys&gt;&lt;key app="EN" db-id="td9az90f3tpvxjefpfq5evad0eaxe0fr00pt" timestamp="1500300318"&gt;4&lt;/key&gt;&lt;/foreign-keys&gt;&lt;ref-type name="Journal Article"&gt;17&lt;/ref-type&gt;&lt;contributors&gt;&lt;authors&gt;&lt;author&gt;Stefano, Giada Di&lt;/author&gt;&lt;author&gt;Peteraf, Margaret&lt;/author&gt;&lt;author&gt;Verona, Gianmario&lt;/author&gt;&lt;/authors&gt;&lt;/contributors&gt;&lt;titles&gt;&lt;title&gt;The Organizational Drivetrain: A road to Integration of Dynamic Capabilities Research&lt;/title&gt;&lt;secondary-title&gt;Academy of management perspectives&lt;/secondary-title&gt;&lt;/titles&gt;&lt;pages&gt;307-327&lt;/pages&gt;&lt;volume&gt;28&lt;/volume&gt;&lt;number&gt;4&lt;/number&gt;&lt;dates&gt;&lt;year&gt;2014&lt;/year&gt;&lt;/dates&gt;&lt;urls&gt;&lt;/urls&gt;&lt;/record&gt;&lt;/Cite&gt;&lt;/EndNote&gt;</w:instrText>
      </w:r>
      <w:r>
        <w:fldChar w:fldCharType="separate"/>
      </w:r>
      <w:r>
        <w:rPr>
          <w:noProof/>
        </w:rPr>
        <w:t>(Stefano, Peteraf, &amp; Verona, 2014)</w:t>
      </w:r>
      <w:r>
        <w:fldChar w:fldCharType="end"/>
      </w:r>
      <w:r>
        <w:t xml:space="preserve">  e 6 </w:t>
      </w:r>
      <w:r>
        <w:fldChar w:fldCharType="begin"/>
      </w:r>
      <w:r>
        <w:instrText xml:space="preserve"> ADDIN EN.CITE &lt;EndNote&gt;&lt;Cite&gt;&lt;Author&gt;Helfat&lt;/Author&gt;&lt;Year&gt;2015&lt;/Year&gt;&lt;RecNum&gt;1320&lt;/RecNum&gt;&lt;DisplayText&gt;(Helfat &amp;amp; Martin, 2015)&lt;/DisplayText&gt;&lt;record&gt;&lt;rec-number&gt;1320&lt;/rec-number&gt;&lt;foreign-keys&gt;&lt;key app="EN" db-id="9dfrw5rzcwv2prefe255w0rewrwppesarwat" timestamp="1434898058"&gt;1320&lt;/key&gt;&lt;/foreign-keys&gt;&lt;ref-type name="Journal Article"&gt;17&lt;/ref-type&gt;&lt;contributors&gt;&lt;authors&gt;&lt;author&gt;Helfat, Constance E&lt;/author&gt;&lt;author&gt;Martin, Jeffrey A&lt;/author&gt;&lt;/authors&gt;&lt;/contributors&gt;&lt;titles&gt;&lt;title&gt;Dynamic Managerial Capabilities Review and Assessment of Managerial Impact on Strategic Change&lt;/title&gt;&lt;secondary-title&gt;Journal of Management&lt;/secondary-title&gt;&lt;/titles&gt;&lt;periodical&gt;&lt;full-title&gt;Journal of Management&lt;/full-title&gt;&lt;/periodical&gt;&lt;pages&gt;1281-1312&lt;/pages&gt;&lt;volume&gt;41&lt;/volume&gt;&lt;number&gt;5&lt;/number&gt;&lt;dates&gt;&lt;year&gt;2015&lt;/year&gt;&lt;/dates&gt;&lt;isbn&gt;0149-2063&lt;/isbn&gt;&lt;urls&gt;&lt;/urls&gt;&lt;/record&gt;&lt;/Cite&gt;&lt;/EndNote&gt;</w:instrText>
      </w:r>
      <w:r>
        <w:fldChar w:fldCharType="separate"/>
      </w:r>
      <w:r>
        <w:rPr>
          <w:noProof/>
        </w:rPr>
        <w:t>(Helfat &amp; Martin, 2015)</w:t>
      </w:r>
      <w:r>
        <w:fldChar w:fldCharType="end"/>
      </w:r>
      <w:r>
        <w:t>.</w:t>
      </w:r>
    </w:p>
    <w:p w14:paraId="376DA3C5" w14:textId="56E46701" w:rsidR="00DE3745" w:rsidRDefault="00DE3745" w:rsidP="00DE3745">
      <w:pPr>
        <w:pStyle w:val="ListParagraph"/>
        <w:numPr>
          <w:ilvl w:val="0"/>
          <w:numId w:val="2"/>
        </w:numPr>
        <w:tabs>
          <w:tab w:val="left" w:pos="6521"/>
        </w:tabs>
      </w:pPr>
      <w:r>
        <w:t>Discussão estruturada conduzida pelo professor sobre o tema e baseada nos artigos estudados e apresentados.</w:t>
      </w:r>
    </w:p>
    <w:p w14:paraId="276A4B7E" w14:textId="49079C6C" w:rsidR="00180A92" w:rsidRDefault="005D0AA8" w:rsidP="00180A92">
      <w:pPr>
        <w:pStyle w:val="ListParagraph"/>
        <w:numPr>
          <w:ilvl w:val="0"/>
          <w:numId w:val="2"/>
        </w:numPr>
        <w:tabs>
          <w:tab w:val="left" w:pos="6521"/>
        </w:tabs>
        <w:rPr>
          <w:bCs/>
          <w:lang w:val="en-US"/>
        </w:rPr>
      </w:pPr>
      <w:r w:rsidRPr="0094631C">
        <w:t xml:space="preserve">Discussão do caso </w:t>
      </w:r>
      <w:r w:rsidR="00180A92" w:rsidRPr="00180A92">
        <w:rPr>
          <w:bCs/>
          <w:lang w:val="en-US"/>
        </w:rPr>
        <w:t>MOVILE: BUILDING A GLOBAL TECHNOLOGY COMPANY</w:t>
      </w:r>
      <w:r w:rsidR="00180A92">
        <w:rPr>
          <w:bCs/>
          <w:lang w:val="en-US"/>
        </w:rPr>
        <w:t xml:space="preserve"> </w:t>
      </w:r>
      <w:r w:rsidR="00180A92" w:rsidRPr="00180A92">
        <w:rPr>
          <w:bCs/>
          <w:lang w:val="en-US"/>
        </w:rPr>
        <w:t>716010-PDF-ENG</w:t>
      </w:r>
      <w:r w:rsidR="00180A92">
        <w:rPr>
          <w:bCs/>
          <w:lang w:val="en-US"/>
        </w:rPr>
        <w:t>.</w:t>
      </w:r>
    </w:p>
    <w:p w14:paraId="4408C901" w14:textId="77777777" w:rsidR="00180A92" w:rsidRDefault="00180A92" w:rsidP="00180A92">
      <w:pPr>
        <w:tabs>
          <w:tab w:val="left" w:pos="6521"/>
        </w:tabs>
        <w:rPr>
          <w:bCs/>
          <w:lang w:val="en-US"/>
        </w:rPr>
      </w:pPr>
    </w:p>
    <w:p w14:paraId="5CF4F678" w14:textId="30FE5014" w:rsidR="00180A92" w:rsidRDefault="00180A92" w:rsidP="00180A92">
      <w:pPr>
        <w:tabs>
          <w:tab w:val="left" w:pos="6521"/>
        </w:tabs>
      </w:pPr>
      <w:r w:rsidRPr="000F5C06">
        <w:rPr>
          <w:b/>
        </w:rPr>
        <w:t xml:space="preserve">Módulo 5 –A conexão entre estratégia, recursos e </w:t>
      </w:r>
      <w:proofErr w:type="spellStart"/>
      <w:r w:rsidRPr="000F5C06">
        <w:rPr>
          <w:b/>
          <w:i/>
        </w:rPr>
        <w:t>capabilites</w:t>
      </w:r>
      <w:proofErr w:type="spellEnd"/>
      <w:r w:rsidRPr="000F5C06">
        <w:rPr>
          <w:b/>
        </w:rPr>
        <w:t xml:space="preserve"> para vantagem competitiva</w:t>
      </w:r>
      <w:r w:rsidR="0049032D">
        <w:t xml:space="preserve"> (Manhã do dia 22/09/2018</w:t>
      </w:r>
      <w:r>
        <w:t>)</w:t>
      </w:r>
    </w:p>
    <w:p w14:paraId="02D799A1" w14:textId="77777777" w:rsidR="00180A92" w:rsidRDefault="00180A92" w:rsidP="00180A92">
      <w:pPr>
        <w:tabs>
          <w:tab w:val="left" w:pos="6521"/>
        </w:tabs>
      </w:pPr>
    </w:p>
    <w:p w14:paraId="242D75C7" w14:textId="2B540153" w:rsidR="00180A92" w:rsidRDefault="00067078" w:rsidP="00067078">
      <w:pPr>
        <w:pStyle w:val="ListParagraph"/>
        <w:numPr>
          <w:ilvl w:val="0"/>
          <w:numId w:val="2"/>
        </w:numPr>
        <w:tabs>
          <w:tab w:val="left" w:pos="6521"/>
        </w:tabs>
      </w:pPr>
      <w:r>
        <w:t xml:space="preserve">Este módulo está todo baseado no livro </w:t>
      </w:r>
      <w:r>
        <w:fldChar w:fldCharType="begin"/>
      </w:r>
      <w:r>
        <w:instrText xml:space="preserve"> ADDIN EN.CITE &lt;EndNote&gt;&lt;Cite&gt;&lt;Author&gt;Rumelt&lt;/Author&gt;&lt;Year&gt;2012&lt;/Year&gt;&lt;RecNum&gt;1355&lt;/RecNum&gt;&lt;DisplayText&gt;(Rumelt, 2012)&lt;/DisplayText&gt;&lt;record&gt;&lt;rec-number&gt;1355&lt;/rec-number&gt;&lt;foreign-keys&gt;&lt;key app="EN" db-id="9dfrw5rzcwv2prefe255w0rewrwppesarwat" timestamp="1500307192"&gt;1355&lt;/key&gt;&lt;/foreign-keys&gt;&lt;ref-type name="Journal Article"&gt;17&lt;/ref-type&gt;&lt;contributors&gt;&lt;authors&gt;&lt;author&gt;Rumelt, Richard P&lt;/author&gt;&lt;/authors&gt;&lt;/contributors&gt;&lt;titles&gt;&lt;title&gt;Good strategy/bad strategy: The difference and why it matters&lt;/title&gt;&lt;secondary-title&gt;Strategic Direction&lt;/secondary-title&gt;&lt;/titles&gt;&lt;periodical&gt;&lt;full-title&gt;Strategic Direction&lt;/full-title&gt;&lt;/periodical&gt;&lt;volume&gt;28&lt;/volume&gt;&lt;number&gt;8&lt;/number&gt;&lt;dates&gt;&lt;year&gt;2012&lt;/year&gt;&lt;/dates&gt;&lt;isbn&gt;0258-0543&lt;/isbn&gt;&lt;urls&gt;&lt;/urls&gt;&lt;/record&gt;&lt;/Cite&gt;&lt;/EndNote&gt;</w:instrText>
      </w:r>
      <w:r>
        <w:fldChar w:fldCharType="separate"/>
      </w:r>
      <w:r>
        <w:rPr>
          <w:noProof/>
        </w:rPr>
        <w:t>(Rumelt, 2012)</w:t>
      </w:r>
      <w:r>
        <w:fldChar w:fldCharType="end"/>
      </w:r>
      <w:r>
        <w:t>. É uma leitura fácil e recomendado que seja lido na íntegra. P</w:t>
      </w:r>
      <w:r w:rsidR="00684100">
        <w:t>ara a discussão os capítulos 1 a 5</w:t>
      </w:r>
      <w:r>
        <w:t xml:space="preserve"> são fundamentais. No início do módulo haverá um rápido teste para avaliar a compreensão dos capítulos.</w:t>
      </w:r>
    </w:p>
    <w:p w14:paraId="6EE0FF79" w14:textId="74CB06F1" w:rsidR="00067078" w:rsidRDefault="00067078" w:rsidP="00067078">
      <w:pPr>
        <w:pStyle w:val="ListParagraph"/>
        <w:numPr>
          <w:ilvl w:val="0"/>
          <w:numId w:val="2"/>
        </w:numPr>
        <w:tabs>
          <w:tab w:val="left" w:pos="6521"/>
        </w:tabs>
      </w:pPr>
      <w:r>
        <w:t xml:space="preserve">Discussão estruturada conduzida pelo professor sobre os capítulos </w:t>
      </w:r>
    </w:p>
    <w:p w14:paraId="5CB6C06D" w14:textId="5B175247" w:rsidR="00067078" w:rsidRDefault="00067078" w:rsidP="00067078">
      <w:pPr>
        <w:pStyle w:val="ListParagraph"/>
        <w:numPr>
          <w:ilvl w:val="0"/>
          <w:numId w:val="2"/>
        </w:numPr>
        <w:tabs>
          <w:tab w:val="left" w:pos="6521"/>
        </w:tabs>
      </w:pPr>
      <w:r>
        <w:t>Análise da estratégia e potencial vantagem competitiva de empresas selecionadas. Atividade em grupos com apresentação ao final.</w:t>
      </w:r>
    </w:p>
    <w:p w14:paraId="75A8782D" w14:textId="77777777" w:rsidR="00067078" w:rsidRDefault="00067078" w:rsidP="00067078">
      <w:pPr>
        <w:tabs>
          <w:tab w:val="left" w:pos="6521"/>
        </w:tabs>
      </w:pPr>
    </w:p>
    <w:p w14:paraId="03DBC907" w14:textId="2752D58D" w:rsidR="00067078" w:rsidRDefault="00067078" w:rsidP="00067078">
      <w:pPr>
        <w:tabs>
          <w:tab w:val="left" w:pos="6521"/>
        </w:tabs>
      </w:pPr>
      <w:r w:rsidRPr="000F5C06">
        <w:rPr>
          <w:b/>
        </w:rPr>
        <w:t>Módulo 6 – Práticas gerenciais co</w:t>
      </w:r>
      <w:r w:rsidR="00DD791A" w:rsidRPr="000F5C06">
        <w:rPr>
          <w:b/>
        </w:rPr>
        <w:t>mo font</w:t>
      </w:r>
      <w:r w:rsidR="0049032D" w:rsidRPr="000F5C06">
        <w:rPr>
          <w:b/>
        </w:rPr>
        <w:t>e de desempenho superior</w:t>
      </w:r>
      <w:r w:rsidR="0049032D">
        <w:t xml:space="preserve"> (Manhã do dia 22/09/2018</w:t>
      </w:r>
      <w:r w:rsidR="00DD791A">
        <w:t>)</w:t>
      </w:r>
    </w:p>
    <w:p w14:paraId="6862A0D4" w14:textId="77777777" w:rsidR="00DD791A" w:rsidRDefault="00DD791A" w:rsidP="00067078">
      <w:pPr>
        <w:tabs>
          <w:tab w:val="left" w:pos="6521"/>
        </w:tabs>
      </w:pPr>
    </w:p>
    <w:p w14:paraId="232991FE" w14:textId="088ECA17" w:rsidR="00DD791A" w:rsidRDefault="00DD791A" w:rsidP="00DD791A">
      <w:pPr>
        <w:pStyle w:val="ListParagraph"/>
        <w:numPr>
          <w:ilvl w:val="0"/>
          <w:numId w:val="2"/>
        </w:numPr>
        <w:tabs>
          <w:tab w:val="left" w:pos="6521"/>
        </w:tabs>
      </w:pPr>
      <w:r>
        <w:t xml:space="preserve">Os alunos devem estudar previamente os três artigos </w:t>
      </w:r>
      <w:r>
        <w:fldChar w:fldCharType="begin">
          <w:fldData xml:space="preserve">PEVuZE5vdGU+PENpdGU+PEF1dGhvcj5CbG9vbTwvQXV0aG9yPjxZZWFyPjIwMTI8L1llYXI+PFJl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</w:fldData>
        </w:fldChar>
      </w:r>
      <w:r w:rsidR="00917A02">
        <w:instrText xml:space="preserve"> ADDIN EN.CITE </w:instrText>
      </w:r>
      <w:r w:rsidR="00917A02">
        <w:fldChar w:fldCharType="begin">
          <w:fldData xml:space="preserve">PEVuZE5vdGU+PENpdGU+PEF1dGhvcj5CbG9vbTwvQXV0aG9yPjxZZWFyPjIwMTI8L1llYXI+PFJl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</w:fldData>
        </w:fldChar>
      </w:r>
      <w:r w:rsidR="00917A02">
        <w:instrText xml:space="preserve"> ADDIN EN.CITE.DATA </w:instrText>
      </w:r>
      <w:r w:rsidR="00917A02">
        <w:fldChar w:fldCharType="end"/>
      </w:r>
      <w:r>
        <w:fldChar w:fldCharType="separate"/>
      </w:r>
      <w:r w:rsidR="00917A02">
        <w:rPr>
          <w:noProof/>
        </w:rPr>
        <w:t>(Bloom, Genakos, Sadun, &amp; Van Reenen, 2012; Brito &amp; Sauan, 2016; Bromiley &amp; Rau, 2014)</w:t>
      </w:r>
      <w:r>
        <w:fldChar w:fldCharType="end"/>
      </w:r>
      <w:r w:rsidR="00C951F0">
        <w:t xml:space="preserve">. </w:t>
      </w:r>
      <w:r>
        <w:t>No início do módulo haverá um rápido teste para avaliar a compreensão dos artigos.</w:t>
      </w:r>
    </w:p>
    <w:p w14:paraId="7ACD72D1" w14:textId="77777777" w:rsidR="00917A02" w:rsidRDefault="00917A02" w:rsidP="00917A02">
      <w:pPr>
        <w:pStyle w:val="ListParagraph"/>
        <w:numPr>
          <w:ilvl w:val="0"/>
          <w:numId w:val="2"/>
        </w:numPr>
        <w:tabs>
          <w:tab w:val="left" w:pos="6521"/>
        </w:tabs>
      </w:pPr>
      <w:r>
        <w:lastRenderedPageBreak/>
        <w:t>Discussão estruturada conduzida pelo professor sobre o tema e baseada nos artigos estudados.</w:t>
      </w:r>
    </w:p>
    <w:p w14:paraId="199D5E2D" w14:textId="45A2D6FD" w:rsidR="00C15511" w:rsidRPr="000E1435" w:rsidRDefault="00917A02" w:rsidP="00917A02">
      <w:pPr>
        <w:pStyle w:val="ListParagraph"/>
        <w:numPr>
          <w:ilvl w:val="0"/>
          <w:numId w:val="2"/>
        </w:numPr>
        <w:tabs>
          <w:tab w:val="left" w:pos="6521"/>
        </w:tabs>
      </w:pPr>
      <w:r>
        <w:t xml:space="preserve">Principais </w:t>
      </w:r>
      <w:proofErr w:type="spellStart"/>
      <w:r>
        <w:t>t</w:t>
      </w:r>
      <w:r w:rsidRPr="00917A02">
        <w:rPr>
          <w:i/>
        </w:rPr>
        <w:t>ake-aways</w:t>
      </w:r>
      <w:proofErr w:type="spellEnd"/>
      <w:r w:rsidRPr="00917A02">
        <w:rPr>
          <w:i/>
        </w:rPr>
        <w:t xml:space="preserve"> </w:t>
      </w:r>
      <w:r>
        <w:t>da disciplina. Trabalho em grupos com apresentação ao final.</w:t>
      </w:r>
    </w:p>
    <w:p w14:paraId="453298F3" w14:textId="77777777" w:rsidR="00C15511" w:rsidRPr="000E1435" w:rsidRDefault="00C15511" w:rsidP="00C15511">
      <w:pPr>
        <w:tabs>
          <w:tab w:val="left" w:pos="6521"/>
        </w:tabs>
        <w:ind w:left="720"/>
      </w:pPr>
    </w:p>
    <w:p w14:paraId="41226962" w14:textId="103E0978" w:rsidR="00C15511" w:rsidRPr="000E1435" w:rsidRDefault="00917A02" w:rsidP="00C15511">
      <w:pPr>
        <w:pStyle w:val="TARJA"/>
        <w:shd w:val="pct20" w:color="000000" w:fill="FFFFFF"/>
        <w:spacing w:before="60" w:after="60"/>
        <w:ind w:firstLine="0"/>
      </w:pPr>
      <w:r>
        <w:t>MÉTODO</w:t>
      </w:r>
    </w:p>
    <w:p w14:paraId="6F28BDC3" w14:textId="03F677BE" w:rsidR="00C15511" w:rsidRPr="000E1435" w:rsidRDefault="00221551" w:rsidP="00C15511">
      <w:pPr>
        <w:tabs>
          <w:tab w:val="left" w:pos="4820"/>
        </w:tabs>
        <w:spacing w:line="240" w:lineRule="exact"/>
      </w:pPr>
      <w:r>
        <w:t xml:space="preserve">A disciplina usa uma abordagem baseada na discussão. Espera-se que os alunos estudem em profundidade os textos indicados e estejam preparados para a discussão em plenário e em grupos. Eles devem trazer suas anotações e dúvidas para suportar estas discussões. Espera-se que tenham uma participação ativa e fundamentada nas discussões. A experiência pessoal de cada um deve ser usada para ilustrar os conceitos teóricos. Ela não deve ser a base para a discussão teórica. </w:t>
      </w:r>
    </w:p>
    <w:p w14:paraId="0904C580" w14:textId="656FAB75" w:rsidR="00C15511" w:rsidRPr="000E1435" w:rsidRDefault="00221551" w:rsidP="00C15511">
      <w:pPr>
        <w:pStyle w:val="TARJA"/>
        <w:shd w:val="pct20" w:color="000000" w:fill="FFFFFF"/>
        <w:spacing w:before="60" w:after="60"/>
        <w:ind w:firstLine="0"/>
      </w:pPr>
      <w:r>
        <w:t>AVALIAÇÃO</w:t>
      </w:r>
    </w:p>
    <w:p w14:paraId="1D46A381" w14:textId="2B2B3613" w:rsidR="00987FDC" w:rsidRPr="000E1435" w:rsidRDefault="00C60A9F" w:rsidP="001C625A">
      <w:pPr>
        <w:tabs>
          <w:tab w:val="left" w:pos="6521"/>
        </w:tabs>
      </w:pPr>
      <w:r>
        <w:t>A participação nas discussões é um elemento fundamental de</w:t>
      </w:r>
      <w:r w:rsidR="002727D5">
        <w:t xml:space="preserve"> avaliação. Será considerada a intensidade e qualidade da participação demonstrando tanto o entendimento dos textos e preparação</w:t>
      </w:r>
      <w:r w:rsidR="00987FDC" w:rsidRPr="000E1435">
        <w:t xml:space="preserve"> </w:t>
      </w:r>
      <w:r w:rsidR="002727D5">
        <w:t xml:space="preserve">como também a profundidade da reflexão. No final do </w:t>
      </w:r>
      <w:r w:rsidR="0016505C">
        <w:t>curso os alunos deverão submeter uma análise de competitividade de uma empresa selecionada ou de um setor fundamentada nos textos e discussões. Este trabalho deve ser feito em Word com um máximo de 2000 palavras. Deve ser subm</w:t>
      </w:r>
      <w:r w:rsidR="0049032D">
        <w:t xml:space="preserve">etido via </w:t>
      </w:r>
      <w:proofErr w:type="spellStart"/>
      <w:r w:rsidR="0049032D">
        <w:t>e-class</w:t>
      </w:r>
      <w:proofErr w:type="spellEnd"/>
      <w:r w:rsidR="0049032D">
        <w:t xml:space="preserve"> até 14/10/2018</w:t>
      </w:r>
      <w:r w:rsidR="0016505C">
        <w:t xml:space="preserve">. </w:t>
      </w:r>
    </w:p>
    <w:p w14:paraId="062D6A88" w14:textId="77777777" w:rsidR="00987FDC" w:rsidRPr="000E1435" w:rsidRDefault="00987FDC" w:rsidP="001C625A">
      <w:pPr>
        <w:tabs>
          <w:tab w:val="left" w:pos="6521"/>
        </w:tabs>
      </w:pPr>
    </w:p>
    <w:p w14:paraId="17196318" w14:textId="1B156A94" w:rsidR="00C15511" w:rsidRPr="000E1435" w:rsidRDefault="0016505C" w:rsidP="00C15511">
      <w:pPr>
        <w:tabs>
          <w:tab w:val="left" w:pos="6521"/>
        </w:tabs>
        <w:ind w:left="720"/>
      </w:pPr>
      <w:r>
        <w:t xml:space="preserve">Participação </w:t>
      </w:r>
      <w:r w:rsidR="00987FDC" w:rsidRPr="000E1435">
        <w:tab/>
        <w:t>3</w:t>
      </w:r>
      <w:r w:rsidR="00C15511" w:rsidRPr="000E1435">
        <w:t>0%</w:t>
      </w:r>
    </w:p>
    <w:p w14:paraId="43FB4DE9" w14:textId="2CD662BE" w:rsidR="00C15511" w:rsidRPr="000E1435" w:rsidRDefault="0016505C" w:rsidP="00C15511">
      <w:pPr>
        <w:tabs>
          <w:tab w:val="left" w:pos="6521"/>
        </w:tabs>
        <w:ind w:left="720"/>
      </w:pPr>
      <w:r>
        <w:t>Testes</w:t>
      </w:r>
      <w:r>
        <w:tab/>
        <w:t>2</w:t>
      </w:r>
      <w:r w:rsidR="00C15511" w:rsidRPr="000E1435">
        <w:t>0%</w:t>
      </w:r>
    </w:p>
    <w:p w14:paraId="4C09E2F7" w14:textId="6DAEE3FE" w:rsidR="0016505C" w:rsidRDefault="0016505C" w:rsidP="00C15511">
      <w:pPr>
        <w:tabs>
          <w:tab w:val="left" w:pos="6521"/>
        </w:tabs>
        <w:ind w:left="720"/>
      </w:pPr>
      <w:r>
        <w:t>Apresentações em grupos</w:t>
      </w:r>
      <w:r>
        <w:tab/>
        <w:t>20%</w:t>
      </w:r>
    </w:p>
    <w:p w14:paraId="1AE8B458" w14:textId="5920BD07" w:rsidR="00C15511" w:rsidRPr="000E1435" w:rsidRDefault="0016505C" w:rsidP="00C15511">
      <w:pPr>
        <w:tabs>
          <w:tab w:val="left" w:pos="6521"/>
        </w:tabs>
        <w:ind w:left="720"/>
      </w:pPr>
      <w:r>
        <w:t>Trabalho final</w:t>
      </w:r>
      <w:r>
        <w:tab/>
        <w:t>3</w:t>
      </w:r>
      <w:r w:rsidR="00C15511" w:rsidRPr="000E1435">
        <w:t>0%</w:t>
      </w:r>
    </w:p>
    <w:p w14:paraId="6C5B5F7E" w14:textId="77777777" w:rsidR="00C15511" w:rsidRPr="000E1435" w:rsidRDefault="00C15511" w:rsidP="00C15511">
      <w:pPr>
        <w:tabs>
          <w:tab w:val="left" w:pos="6521"/>
        </w:tabs>
      </w:pPr>
    </w:p>
    <w:p w14:paraId="000A7BBF" w14:textId="15384A38" w:rsidR="00E31C3E" w:rsidRPr="000E1435" w:rsidRDefault="007C6BF5" w:rsidP="001C625A">
      <w:pPr>
        <w:pStyle w:val="TARJA"/>
        <w:shd w:val="pct20" w:color="000000" w:fill="FFFFFF"/>
        <w:spacing w:before="60" w:after="60"/>
        <w:ind w:firstLine="0"/>
      </w:pPr>
      <w:r>
        <w:t>LITERATURA</w:t>
      </w:r>
    </w:p>
    <w:p w14:paraId="48294EDD" w14:textId="77777777" w:rsidR="00917A02" w:rsidRPr="00917A02" w:rsidRDefault="00E31C3E" w:rsidP="00917A02">
      <w:pPr>
        <w:pStyle w:val="EndNoteBibliography"/>
        <w:ind w:left="720" w:hanging="720"/>
        <w:jc w:val="left"/>
        <w:rPr>
          <w:noProof/>
        </w:rPr>
      </w:pPr>
      <w:r w:rsidRPr="000E1435">
        <w:rPr>
          <w:rFonts w:ascii="Arial" w:hAnsi="Arial" w:cs="Arial"/>
          <w:b/>
        </w:rPr>
        <w:fldChar w:fldCharType="begin"/>
      </w:r>
      <w:r w:rsidRPr="000E1435">
        <w:rPr>
          <w:rFonts w:ascii="Arial" w:hAnsi="Arial" w:cs="Arial"/>
          <w:b/>
        </w:rPr>
        <w:instrText xml:space="preserve"> ADDIN EN.REFLIST </w:instrText>
      </w:r>
      <w:r w:rsidRPr="000E1435">
        <w:rPr>
          <w:rFonts w:ascii="Arial" w:hAnsi="Arial" w:cs="Arial"/>
          <w:b/>
        </w:rPr>
        <w:fldChar w:fldCharType="separate"/>
      </w:r>
      <w:r w:rsidR="00917A02" w:rsidRPr="00917A02">
        <w:rPr>
          <w:noProof/>
        </w:rPr>
        <w:t xml:space="preserve">Bamiatzi, V., Bozos, K., Cavusgil, S. T., &amp; Hult, G. T. M. (2015). Revisiting the firm, industry, and country effects on profitability under recessionary and expansion periods: A multilevel analysis. </w:t>
      </w:r>
      <w:r w:rsidR="00917A02" w:rsidRPr="00917A02">
        <w:rPr>
          <w:i/>
          <w:noProof/>
        </w:rPr>
        <w:t>Strategic Management Journal</w:t>
      </w:r>
      <w:r w:rsidR="00917A02" w:rsidRPr="00917A02">
        <w:rPr>
          <w:noProof/>
        </w:rPr>
        <w:t xml:space="preserve">. </w:t>
      </w:r>
    </w:p>
    <w:p w14:paraId="721BACC7" w14:textId="77777777" w:rsidR="00917A02" w:rsidRPr="00917A02" w:rsidRDefault="00917A02" w:rsidP="00917A02">
      <w:pPr>
        <w:pStyle w:val="EndNoteBibliography"/>
        <w:ind w:left="720" w:hanging="720"/>
        <w:jc w:val="left"/>
        <w:rPr>
          <w:noProof/>
        </w:rPr>
      </w:pPr>
      <w:r w:rsidRPr="00917A02">
        <w:rPr>
          <w:noProof/>
        </w:rPr>
        <w:t xml:space="preserve">Barney, J. B. (1991). Firm resources and sustained competitive advantage. </w:t>
      </w:r>
      <w:r w:rsidRPr="00917A02">
        <w:rPr>
          <w:i/>
          <w:noProof/>
        </w:rPr>
        <w:t>Journal of Management, 17</w:t>
      </w:r>
      <w:r w:rsidRPr="00917A02">
        <w:rPr>
          <w:noProof/>
        </w:rPr>
        <w:t xml:space="preserve">(1), 99-120. </w:t>
      </w:r>
    </w:p>
    <w:p w14:paraId="3D910F9F" w14:textId="77777777" w:rsidR="00917A02" w:rsidRPr="00917A02" w:rsidRDefault="00917A02" w:rsidP="00917A02">
      <w:pPr>
        <w:pStyle w:val="EndNoteBibliography"/>
        <w:ind w:left="720" w:hanging="720"/>
        <w:jc w:val="left"/>
        <w:rPr>
          <w:noProof/>
        </w:rPr>
      </w:pPr>
      <w:r w:rsidRPr="00917A02">
        <w:rPr>
          <w:noProof/>
        </w:rPr>
        <w:t xml:space="preserve">Barney, J. B., Ketchen, D. J., &amp; Wright, M. (2011). The Future of Resource-Based Theory: Revitalization or Decline? </w:t>
      </w:r>
      <w:r w:rsidRPr="00917A02">
        <w:rPr>
          <w:i/>
          <w:noProof/>
        </w:rPr>
        <w:t>Journal of Management, 37</w:t>
      </w:r>
      <w:r w:rsidRPr="00917A02">
        <w:rPr>
          <w:noProof/>
        </w:rPr>
        <w:t>(5), 1299-1315. doi:10.1177/0149206310391805</w:t>
      </w:r>
    </w:p>
    <w:p w14:paraId="0944C3CF" w14:textId="77777777" w:rsidR="00917A02" w:rsidRPr="00917A02" w:rsidRDefault="00917A02" w:rsidP="00917A02">
      <w:pPr>
        <w:pStyle w:val="EndNoteBibliography"/>
        <w:ind w:left="720" w:hanging="720"/>
        <w:jc w:val="left"/>
        <w:rPr>
          <w:noProof/>
        </w:rPr>
      </w:pPr>
      <w:r w:rsidRPr="00917A02">
        <w:rPr>
          <w:noProof/>
        </w:rPr>
        <w:t xml:space="preserve">Bloom, N., Genakos, C., Sadun, R., &amp; Van Reenen, J. (2012). Management practices across firms and countries. </w:t>
      </w:r>
      <w:r w:rsidRPr="00917A02">
        <w:rPr>
          <w:i/>
          <w:noProof/>
        </w:rPr>
        <w:t>The Academy of Management Perspectives, 26</w:t>
      </w:r>
      <w:r w:rsidRPr="00917A02">
        <w:rPr>
          <w:noProof/>
        </w:rPr>
        <w:t xml:space="preserve">(1), 12-33. </w:t>
      </w:r>
    </w:p>
    <w:p w14:paraId="1232E5BE" w14:textId="77777777" w:rsidR="00917A02" w:rsidRPr="00917A02" w:rsidRDefault="00917A02" w:rsidP="00917A02">
      <w:pPr>
        <w:pStyle w:val="EndNoteBibliography"/>
        <w:ind w:left="720" w:hanging="720"/>
        <w:jc w:val="left"/>
        <w:rPr>
          <w:noProof/>
        </w:rPr>
      </w:pPr>
      <w:r w:rsidRPr="00917A02">
        <w:rPr>
          <w:noProof/>
        </w:rPr>
        <w:t xml:space="preserve">Bowman, C., &amp; Ambrosini, V. (2000). Value Creation Versus Value Capture: Towards a Coherent Definition of Value in Strategy. </w:t>
      </w:r>
      <w:r w:rsidRPr="00917A02">
        <w:rPr>
          <w:i/>
          <w:noProof/>
        </w:rPr>
        <w:t>British Journal of Management, 11</w:t>
      </w:r>
      <w:r w:rsidRPr="00917A02">
        <w:rPr>
          <w:noProof/>
        </w:rPr>
        <w:t xml:space="preserve">(1), 1-15. </w:t>
      </w:r>
    </w:p>
    <w:p w14:paraId="4E630793" w14:textId="77777777" w:rsidR="00917A02" w:rsidRPr="00917A02" w:rsidRDefault="00917A02" w:rsidP="00917A02">
      <w:pPr>
        <w:pStyle w:val="EndNoteBibliography"/>
        <w:ind w:left="720" w:hanging="720"/>
        <w:jc w:val="left"/>
        <w:rPr>
          <w:noProof/>
        </w:rPr>
      </w:pPr>
      <w:r w:rsidRPr="00917A02">
        <w:rPr>
          <w:noProof/>
        </w:rPr>
        <w:t xml:space="preserve">Brandenburger, A. M., &amp; Stuart Jr., H. W. (1996). Value-based Business Strategy. </w:t>
      </w:r>
      <w:r w:rsidRPr="00917A02">
        <w:rPr>
          <w:i/>
          <w:noProof/>
        </w:rPr>
        <w:t>Journal of Economics &amp; Management Strategy, 5</w:t>
      </w:r>
      <w:r w:rsidRPr="00917A02">
        <w:rPr>
          <w:noProof/>
        </w:rPr>
        <w:t xml:space="preserve">(1), 5-24. </w:t>
      </w:r>
    </w:p>
    <w:p w14:paraId="034C0F8B" w14:textId="77777777" w:rsidR="00917A02" w:rsidRPr="00917A02" w:rsidRDefault="00917A02" w:rsidP="00917A02">
      <w:pPr>
        <w:pStyle w:val="EndNoteBibliography"/>
        <w:ind w:left="720" w:hanging="720"/>
        <w:jc w:val="left"/>
        <w:rPr>
          <w:noProof/>
        </w:rPr>
      </w:pPr>
      <w:r w:rsidRPr="00917A02">
        <w:rPr>
          <w:noProof/>
        </w:rPr>
        <w:t xml:space="preserve">Brito, L. A. L., &amp; Pretto, K. (2014). </w:t>
      </w:r>
      <w:r w:rsidRPr="00917A02">
        <w:rPr>
          <w:i/>
          <w:noProof/>
        </w:rPr>
        <w:t>Competitive Advantage and Financial Performance: A Bayesian Model</w:t>
      </w:r>
      <w:r w:rsidRPr="00917A02">
        <w:rPr>
          <w:noProof/>
        </w:rPr>
        <w:t xml:space="preserve">. Working Paper. Fundação Getúlio Vargas. São Paulo. </w:t>
      </w:r>
    </w:p>
    <w:p w14:paraId="3E882943" w14:textId="77777777" w:rsidR="00917A02" w:rsidRPr="00917A02" w:rsidRDefault="00917A02" w:rsidP="00917A02">
      <w:pPr>
        <w:pStyle w:val="EndNoteBibliography"/>
        <w:ind w:left="720" w:hanging="720"/>
        <w:jc w:val="left"/>
        <w:rPr>
          <w:noProof/>
        </w:rPr>
      </w:pPr>
      <w:r w:rsidRPr="00917A02">
        <w:rPr>
          <w:noProof/>
        </w:rPr>
        <w:t xml:space="preserve">Brito, L. A. L., &amp; Sauan, P. K. (2016). Management practices as capabilities leading to superior performance. </w:t>
      </w:r>
      <w:r w:rsidRPr="00917A02">
        <w:rPr>
          <w:i/>
          <w:noProof/>
        </w:rPr>
        <w:t>BAR-Brazilian Administration Review, 13</w:t>
      </w:r>
      <w:r w:rsidRPr="00917A02">
        <w:rPr>
          <w:noProof/>
        </w:rPr>
        <w:t xml:space="preserve">(3). </w:t>
      </w:r>
    </w:p>
    <w:p w14:paraId="0C4D53B3" w14:textId="77777777" w:rsidR="00917A02" w:rsidRPr="00917A02" w:rsidRDefault="00917A02" w:rsidP="00917A02">
      <w:pPr>
        <w:pStyle w:val="EndNoteBibliography"/>
        <w:ind w:left="720" w:hanging="720"/>
        <w:jc w:val="left"/>
        <w:rPr>
          <w:noProof/>
        </w:rPr>
      </w:pPr>
      <w:r w:rsidRPr="00917A02">
        <w:rPr>
          <w:noProof/>
        </w:rPr>
        <w:t xml:space="preserve">Brito, R. P., &amp; Brito, L. A. L. (2014). Dynamics of Competition and Survival. </w:t>
      </w:r>
      <w:r w:rsidRPr="00917A02">
        <w:rPr>
          <w:i/>
          <w:noProof/>
        </w:rPr>
        <w:t>Brazilian Administration Review, 11</w:t>
      </w:r>
      <w:r w:rsidRPr="00917A02">
        <w:rPr>
          <w:noProof/>
        </w:rPr>
        <w:t xml:space="preserve">(1), 64-85. </w:t>
      </w:r>
    </w:p>
    <w:p w14:paraId="429EE5E2" w14:textId="77777777" w:rsidR="00917A02" w:rsidRPr="00917A02" w:rsidRDefault="00917A02" w:rsidP="00917A02">
      <w:pPr>
        <w:pStyle w:val="EndNoteBibliography"/>
        <w:ind w:left="720" w:hanging="720"/>
        <w:jc w:val="left"/>
        <w:rPr>
          <w:noProof/>
        </w:rPr>
      </w:pPr>
      <w:r w:rsidRPr="00917A02">
        <w:rPr>
          <w:noProof/>
        </w:rPr>
        <w:lastRenderedPageBreak/>
        <w:t xml:space="preserve">Brito, R. P. d., &amp; Brito, L. A. L. (2012a). Competitive advantage, creation of value and their effects on financial performance. </w:t>
      </w:r>
      <w:r w:rsidRPr="00917A02">
        <w:rPr>
          <w:i/>
          <w:noProof/>
        </w:rPr>
        <w:t>Revista de Administração de Empresas, 52</w:t>
      </w:r>
      <w:r w:rsidRPr="00917A02">
        <w:rPr>
          <w:noProof/>
        </w:rPr>
        <w:t xml:space="preserve">(1), 70-84. </w:t>
      </w:r>
    </w:p>
    <w:p w14:paraId="6FF1E2A2" w14:textId="77777777" w:rsidR="00917A02" w:rsidRPr="00917A02" w:rsidRDefault="00917A02" w:rsidP="00917A02">
      <w:pPr>
        <w:pStyle w:val="EndNoteBibliography"/>
        <w:ind w:left="720" w:hanging="720"/>
        <w:jc w:val="left"/>
        <w:rPr>
          <w:noProof/>
        </w:rPr>
      </w:pPr>
      <w:r w:rsidRPr="00917A02">
        <w:rPr>
          <w:noProof/>
        </w:rPr>
        <w:t xml:space="preserve">Brito, R. P. d., &amp; Brito, L. A. L. (2012b). Vantagem Competitiva e sua Relação com o Desempenho–uma Abordagem Baseada em Valor. </w:t>
      </w:r>
      <w:r w:rsidRPr="00917A02">
        <w:rPr>
          <w:i/>
          <w:noProof/>
        </w:rPr>
        <w:t>RAC-Revista de Administração Contemporânea, 16</w:t>
      </w:r>
      <w:r w:rsidRPr="00917A02">
        <w:rPr>
          <w:noProof/>
        </w:rPr>
        <w:t xml:space="preserve">(3), 360-380. </w:t>
      </w:r>
    </w:p>
    <w:p w14:paraId="159AB6D6" w14:textId="77777777" w:rsidR="00917A02" w:rsidRDefault="00917A02" w:rsidP="00917A02">
      <w:pPr>
        <w:pStyle w:val="EndNoteBibliography"/>
        <w:ind w:left="720" w:hanging="720"/>
        <w:jc w:val="left"/>
        <w:rPr>
          <w:noProof/>
        </w:rPr>
      </w:pPr>
      <w:r w:rsidRPr="00917A02">
        <w:rPr>
          <w:noProof/>
        </w:rPr>
        <w:t>Bromiley, P., &amp; Rau, D. (2014). Towards a practice</w:t>
      </w:r>
      <w:r w:rsidRPr="00917A02">
        <w:rPr>
          <w:rFonts w:ascii="Calibri" w:eastAsia="Calibri" w:hAnsi="Calibri" w:cs="Calibri"/>
          <w:noProof/>
        </w:rPr>
        <w:t>‐</w:t>
      </w:r>
      <w:r w:rsidRPr="00917A02">
        <w:rPr>
          <w:noProof/>
        </w:rPr>
        <w:t xml:space="preserve">based view of strategy. </w:t>
      </w:r>
      <w:r w:rsidRPr="00917A02">
        <w:rPr>
          <w:i/>
          <w:noProof/>
        </w:rPr>
        <w:t>Strategic Management Journal, 35</w:t>
      </w:r>
      <w:r w:rsidRPr="00917A02">
        <w:rPr>
          <w:noProof/>
        </w:rPr>
        <w:t xml:space="preserve">(8), 1249-1256. </w:t>
      </w:r>
    </w:p>
    <w:p w14:paraId="284DF1D9" w14:textId="2C8A0018" w:rsidR="00A4306D" w:rsidRPr="00A4306D" w:rsidRDefault="00A4306D" w:rsidP="00A4306D">
      <w:pPr>
        <w:pStyle w:val="EndNoteBibliography"/>
        <w:ind w:left="720" w:hanging="720"/>
        <w:jc w:val="left"/>
        <w:rPr>
          <w:noProof/>
        </w:rPr>
      </w:pPr>
      <w:r w:rsidRPr="00A4306D">
        <w:rPr>
          <w:noProof/>
        </w:rPr>
        <w:t>Certo, S. T., Withers, M. C., &amp; Semadeni, M. (2017). A tale of two effects: Using longitudinal data to compare within</w:t>
      </w:r>
      <w:r w:rsidRPr="00A4306D">
        <w:rPr>
          <w:rFonts w:ascii="Cambria Math" w:hAnsi="Cambria Math" w:cs="Cambria Math"/>
          <w:noProof/>
        </w:rPr>
        <w:t>‐</w:t>
      </w:r>
      <w:r w:rsidRPr="00A4306D">
        <w:rPr>
          <w:noProof/>
        </w:rPr>
        <w:t>and between</w:t>
      </w:r>
      <w:r w:rsidRPr="00A4306D">
        <w:rPr>
          <w:rFonts w:ascii="Cambria Math" w:hAnsi="Cambria Math" w:cs="Cambria Math"/>
          <w:noProof/>
        </w:rPr>
        <w:t>‐</w:t>
      </w:r>
      <w:r w:rsidRPr="00A4306D">
        <w:rPr>
          <w:noProof/>
        </w:rPr>
        <w:t xml:space="preserve">firm effects. Strategic Management Journal, 38(7), 1536-1556. </w:t>
      </w:r>
    </w:p>
    <w:p w14:paraId="656AE69A" w14:textId="77777777" w:rsidR="00917A02" w:rsidRPr="00917A02" w:rsidRDefault="00917A02" w:rsidP="00917A02">
      <w:pPr>
        <w:pStyle w:val="EndNoteBibliography"/>
        <w:ind w:left="720" w:hanging="720"/>
        <w:jc w:val="left"/>
        <w:rPr>
          <w:noProof/>
        </w:rPr>
      </w:pPr>
      <w:r w:rsidRPr="00917A02">
        <w:rPr>
          <w:noProof/>
        </w:rPr>
        <w:t xml:space="preserve">Helfat, C. E., &amp; Martin, J. A. (2015). Dynamic Managerial Capabilities Review and Assessment of Managerial Impact on Strategic Change. </w:t>
      </w:r>
      <w:r w:rsidRPr="00917A02">
        <w:rPr>
          <w:i/>
          <w:noProof/>
        </w:rPr>
        <w:t>Journal of Management, 41</w:t>
      </w:r>
      <w:r w:rsidRPr="00917A02">
        <w:rPr>
          <w:noProof/>
        </w:rPr>
        <w:t xml:space="preserve">(5), 1281-1312. </w:t>
      </w:r>
    </w:p>
    <w:p w14:paraId="73537D7D" w14:textId="77777777" w:rsidR="00917A02" w:rsidRPr="00917A02" w:rsidRDefault="00917A02" w:rsidP="00917A02">
      <w:pPr>
        <w:pStyle w:val="EndNoteBibliography"/>
        <w:ind w:left="720" w:hanging="720"/>
        <w:jc w:val="left"/>
        <w:rPr>
          <w:noProof/>
        </w:rPr>
      </w:pPr>
      <w:r w:rsidRPr="00917A02">
        <w:rPr>
          <w:noProof/>
        </w:rPr>
        <w:t xml:space="preserve">Hoopes, D. G., &amp; Madsen, T. L. (2008). A capability-based view of competitive heterogeneity. </w:t>
      </w:r>
      <w:r w:rsidRPr="00917A02">
        <w:rPr>
          <w:i/>
          <w:noProof/>
        </w:rPr>
        <w:t>Industrial and Corporate Change, 17</w:t>
      </w:r>
      <w:r w:rsidRPr="00917A02">
        <w:rPr>
          <w:noProof/>
        </w:rPr>
        <w:t xml:space="preserve">(3), 393-426. </w:t>
      </w:r>
    </w:p>
    <w:p w14:paraId="5C8849CF" w14:textId="77777777" w:rsidR="00917A02" w:rsidRPr="00917A02" w:rsidRDefault="00917A02" w:rsidP="00917A02">
      <w:pPr>
        <w:pStyle w:val="EndNoteBibliography"/>
        <w:ind w:left="720" w:hanging="720"/>
        <w:jc w:val="left"/>
        <w:rPr>
          <w:noProof/>
        </w:rPr>
      </w:pPr>
      <w:r w:rsidRPr="00917A02">
        <w:rPr>
          <w:noProof/>
        </w:rPr>
        <w:t xml:space="preserve">Karniouchina, E. V., Carson, S. J., Short, J. C., &amp; Ketchen, D. J. (2013). Extending the firm vs. industry debate: Does industry life cycle stage matter? </w:t>
      </w:r>
      <w:r w:rsidRPr="00917A02">
        <w:rPr>
          <w:i/>
          <w:noProof/>
        </w:rPr>
        <w:t>Strategic Management Journal, 34</w:t>
      </w:r>
      <w:r w:rsidRPr="00917A02">
        <w:rPr>
          <w:noProof/>
        </w:rPr>
        <w:t>(8), 1010-1018. doi:10.1002/smj.2042</w:t>
      </w:r>
    </w:p>
    <w:p w14:paraId="395A8653" w14:textId="77777777" w:rsidR="00917A02" w:rsidRPr="00917A02" w:rsidRDefault="00917A02" w:rsidP="00917A02">
      <w:pPr>
        <w:pStyle w:val="EndNoteBibliography"/>
        <w:ind w:left="720" w:hanging="720"/>
        <w:jc w:val="left"/>
        <w:rPr>
          <w:noProof/>
        </w:rPr>
      </w:pPr>
      <w:r w:rsidRPr="00917A02">
        <w:rPr>
          <w:noProof/>
        </w:rPr>
        <w:t xml:space="preserve">Lavie, D. (2006). The Competitive Advantage of Interconnected Firms: An Extension of the Resource-Based View. </w:t>
      </w:r>
      <w:r w:rsidRPr="00917A02">
        <w:rPr>
          <w:i/>
          <w:noProof/>
        </w:rPr>
        <w:t>Academy of Management Review, 31</w:t>
      </w:r>
      <w:r w:rsidRPr="00917A02">
        <w:rPr>
          <w:noProof/>
        </w:rPr>
        <w:t>(3), 638-658. doi:10.5465/amr.2006.21318922</w:t>
      </w:r>
    </w:p>
    <w:p w14:paraId="7D1B1E3A" w14:textId="77777777" w:rsidR="00917A02" w:rsidRPr="00917A02" w:rsidRDefault="00917A02" w:rsidP="00917A02">
      <w:pPr>
        <w:pStyle w:val="EndNoteBibliography"/>
        <w:ind w:left="720" w:hanging="720"/>
        <w:jc w:val="left"/>
        <w:rPr>
          <w:noProof/>
        </w:rPr>
      </w:pPr>
      <w:r w:rsidRPr="00917A02">
        <w:rPr>
          <w:noProof/>
        </w:rPr>
        <w:t xml:space="preserve">Lieberman, M., B., Lee, G., K., &amp; Folta, T., B. (2017). Measuring Value Creation and Appropriation in Firms: The VCA Model”. </w:t>
      </w:r>
      <w:r w:rsidRPr="00917A02">
        <w:rPr>
          <w:i/>
          <w:noProof/>
        </w:rPr>
        <w:t>Strategic Management Journal, 38</w:t>
      </w:r>
      <w:r w:rsidRPr="00917A02">
        <w:rPr>
          <w:noProof/>
        </w:rPr>
        <w:t xml:space="preserve">(6), 1193-1211. </w:t>
      </w:r>
    </w:p>
    <w:p w14:paraId="48DACAC4" w14:textId="77777777" w:rsidR="00917A02" w:rsidRPr="00917A02" w:rsidRDefault="00917A02" w:rsidP="00917A02">
      <w:pPr>
        <w:pStyle w:val="EndNoteBibliography"/>
        <w:ind w:left="720" w:hanging="720"/>
        <w:jc w:val="left"/>
        <w:rPr>
          <w:noProof/>
        </w:rPr>
      </w:pPr>
      <w:r w:rsidRPr="00917A02">
        <w:rPr>
          <w:noProof/>
        </w:rPr>
        <w:t xml:space="preserve">McGahan, A., &amp; Porter, M. E. (1997). How much does industry matter, really? </w:t>
      </w:r>
      <w:r w:rsidRPr="00917A02">
        <w:rPr>
          <w:i/>
          <w:noProof/>
        </w:rPr>
        <w:t>Strategic Management Journal, 18</w:t>
      </w:r>
      <w:r w:rsidRPr="00917A02">
        <w:rPr>
          <w:noProof/>
        </w:rPr>
        <w:t xml:space="preserve">(4), 15-30. </w:t>
      </w:r>
    </w:p>
    <w:p w14:paraId="7038480F" w14:textId="77777777" w:rsidR="00917A02" w:rsidRPr="00917A02" w:rsidRDefault="00917A02" w:rsidP="00917A02">
      <w:pPr>
        <w:pStyle w:val="EndNoteBibliography"/>
        <w:ind w:left="720" w:hanging="720"/>
        <w:jc w:val="left"/>
        <w:rPr>
          <w:noProof/>
        </w:rPr>
      </w:pPr>
      <w:r w:rsidRPr="00917A02">
        <w:rPr>
          <w:noProof/>
        </w:rPr>
        <w:t xml:space="preserve">Miguel, P. L. d. S., Brito, L. A. L., Fernandes, A. R., Tescari, F. V. C. S., &amp; Martins, G. S. (2014). Relational Value Creation and Appropriation in Buyer-Supplier Relationships. </w:t>
      </w:r>
      <w:r w:rsidRPr="00917A02">
        <w:rPr>
          <w:i/>
          <w:noProof/>
        </w:rPr>
        <w:t>International Journal of Physical Distribution &amp; Logistics Management, 44</w:t>
      </w:r>
      <w:r w:rsidRPr="00917A02">
        <w:rPr>
          <w:noProof/>
        </w:rPr>
        <w:t xml:space="preserve">(6). </w:t>
      </w:r>
    </w:p>
    <w:p w14:paraId="3273978D" w14:textId="77777777" w:rsidR="00917A02" w:rsidRPr="00917A02" w:rsidRDefault="00917A02" w:rsidP="00917A02">
      <w:pPr>
        <w:pStyle w:val="EndNoteBibliography"/>
        <w:ind w:left="720" w:hanging="720"/>
        <w:jc w:val="left"/>
        <w:rPr>
          <w:noProof/>
        </w:rPr>
      </w:pPr>
      <w:r w:rsidRPr="00917A02">
        <w:rPr>
          <w:noProof/>
        </w:rPr>
        <w:t xml:space="preserve">Peteraf, M. A., &amp; Barney, J. B. (2003). Unraveling The Resource-Based Tangle. </w:t>
      </w:r>
      <w:r w:rsidRPr="00917A02">
        <w:rPr>
          <w:i/>
          <w:noProof/>
        </w:rPr>
        <w:t>Managerial and Decision Economics, 24</w:t>
      </w:r>
      <w:r w:rsidRPr="00917A02">
        <w:rPr>
          <w:noProof/>
        </w:rPr>
        <w:t xml:space="preserve">(4), 309-323. </w:t>
      </w:r>
    </w:p>
    <w:p w14:paraId="1E5EB00E" w14:textId="77777777" w:rsidR="00917A02" w:rsidRPr="00917A02" w:rsidRDefault="00917A02" w:rsidP="00917A02">
      <w:pPr>
        <w:pStyle w:val="EndNoteBibliography"/>
        <w:ind w:left="720" w:hanging="720"/>
        <w:jc w:val="left"/>
        <w:rPr>
          <w:noProof/>
        </w:rPr>
      </w:pPr>
      <w:r w:rsidRPr="00917A02">
        <w:rPr>
          <w:noProof/>
        </w:rPr>
        <w:t xml:space="preserve">Powell, T. C. (2001). Competitive advantage: Logical and philosophical considerations. </w:t>
      </w:r>
      <w:r w:rsidRPr="00917A02">
        <w:rPr>
          <w:i/>
          <w:noProof/>
        </w:rPr>
        <w:t>Strategic Management Journal, 22</w:t>
      </w:r>
      <w:r w:rsidRPr="00917A02">
        <w:rPr>
          <w:noProof/>
        </w:rPr>
        <w:t xml:space="preserve">(9), 875-888. </w:t>
      </w:r>
    </w:p>
    <w:p w14:paraId="2D5FD742" w14:textId="77777777" w:rsidR="00917A02" w:rsidRPr="00917A02" w:rsidRDefault="00917A02" w:rsidP="00917A02">
      <w:pPr>
        <w:pStyle w:val="EndNoteBibliography"/>
        <w:ind w:left="720" w:hanging="720"/>
        <w:jc w:val="left"/>
        <w:rPr>
          <w:noProof/>
        </w:rPr>
      </w:pPr>
      <w:r w:rsidRPr="00917A02">
        <w:rPr>
          <w:noProof/>
        </w:rPr>
        <w:t xml:space="preserve">Rumelt, R. P. (1991). How much does industry matter? </w:t>
      </w:r>
      <w:r w:rsidRPr="00917A02">
        <w:rPr>
          <w:i/>
          <w:noProof/>
        </w:rPr>
        <w:t>Strategic Management Journal, 12</w:t>
      </w:r>
      <w:r w:rsidRPr="00917A02">
        <w:rPr>
          <w:noProof/>
        </w:rPr>
        <w:t xml:space="preserve">(3), 167-185. </w:t>
      </w:r>
    </w:p>
    <w:p w14:paraId="1DED764C" w14:textId="77777777" w:rsidR="00917A02" w:rsidRPr="00917A02" w:rsidRDefault="00917A02" w:rsidP="00917A02">
      <w:pPr>
        <w:pStyle w:val="EndNoteBibliography"/>
        <w:ind w:left="720" w:hanging="720"/>
        <w:jc w:val="left"/>
        <w:rPr>
          <w:noProof/>
        </w:rPr>
      </w:pPr>
      <w:r w:rsidRPr="00917A02">
        <w:rPr>
          <w:noProof/>
        </w:rPr>
        <w:t xml:space="preserve">Rumelt, R. P. (2012). Good strategy/bad strategy: The difference and why it matters. </w:t>
      </w:r>
      <w:r w:rsidRPr="00917A02">
        <w:rPr>
          <w:i/>
          <w:noProof/>
        </w:rPr>
        <w:t>Strategic Direction, 28</w:t>
      </w:r>
      <w:r w:rsidRPr="00917A02">
        <w:rPr>
          <w:noProof/>
        </w:rPr>
        <w:t xml:space="preserve">(8). </w:t>
      </w:r>
    </w:p>
    <w:p w14:paraId="3444E675" w14:textId="77777777" w:rsidR="00917A02" w:rsidRPr="00917A02" w:rsidRDefault="00917A02" w:rsidP="00917A02">
      <w:pPr>
        <w:pStyle w:val="EndNoteBibliography"/>
        <w:ind w:left="720" w:hanging="720"/>
        <w:jc w:val="left"/>
        <w:rPr>
          <w:noProof/>
        </w:rPr>
      </w:pPr>
      <w:r w:rsidRPr="00917A02">
        <w:rPr>
          <w:noProof/>
        </w:rPr>
        <w:t xml:space="preserve">Stefano, G. D., Peteraf, M., &amp; Verona, G. (2014). The Organizational Drivetrain: A road to Integration of Dynamic Capabilities Research. </w:t>
      </w:r>
      <w:r w:rsidRPr="00917A02">
        <w:rPr>
          <w:i/>
          <w:noProof/>
        </w:rPr>
        <w:t>Academy of management perspectives, 28</w:t>
      </w:r>
      <w:r w:rsidRPr="00917A02">
        <w:rPr>
          <w:noProof/>
        </w:rPr>
        <w:t xml:space="preserve">(4), 307-327. </w:t>
      </w:r>
    </w:p>
    <w:bookmarkStart w:id="0" w:name="_GoBack"/>
    <w:bookmarkEnd w:id="0"/>
    <w:p w14:paraId="217021CA" w14:textId="23245926" w:rsidR="008B2AB0" w:rsidRPr="000E1435" w:rsidRDefault="00E31C3E" w:rsidP="00917A02">
      <w:pPr>
        <w:spacing w:line="360" w:lineRule="auto"/>
        <w:rPr>
          <w:rFonts w:ascii="Arial" w:hAnsi="Arial" w:cs="Arial"/>
          <w:b/>
        </w:rPr>
      </w:pPr>
      <w:r w:rsidRPr="000E1435">
        <w:rPr>
          <w:rFonts w:ascii="Arial" w:hAnsi="Arial" w:cs="Arial"/>
          <w:b/>
        </w:rPr>
        <w:fldChar w:fldCharType="end"/>
      </w:r>
    </w:p>
    <w:sectPr w:rsidR="008B2AB0" w:rsidRPr="000E1435">
      <w:headerReference w:type="default" r:id="rId11"/>
      <w:footerReference w:type="default" r:id="rId12"/>
      <w:headerReference w:type="first" r:id="rId13"/>
      <w:footerReference w:type="first" r:id="rId14"/>
      <w:pgSz w:w="12240" w:h="15840" w:code="1"/>
      <w:pgMar w:top="2268" w:right="851" w:bottom="680" w:left="1134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3FACB7E" w14:textId="77777777" w:rsidR="00885C42" w:rsidRDefault="00885C42">
      <w:r>
        <w:separator/>
      </w:r>
    </w:p>
  </w:endnote>
  <w:endnote w:type="continuationSeparator" w:id="0">
    <w:p w14:paraId="5BDBE0AD" w14:textId="77777777" w:rsidR="00885C42" w:rsidRDefault="00885C4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Zurich Cn BT">
    <w:altName w:val="Arial Narrow"/>
    <w:panose1 w:val="020B0604020202020204"/>
    <w:charset w:val="00"/>
    <w:family w:val="swiss"/>
    <w:pitch w:val="variable"/>
    <w:sig w:usb0="00000087" w:usb1="00000000" w:usb2="00000000" w:usb3="00000000" w:csb0="0000001B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1B86442" w14:textId="77777777" w:rsidR="001C625A" w:rsidRDefault="001C625A" w:rsidP="008B2AB0">
    <w:pPr>
      <w:rPr>
        <w:rFonts w:ascii="Zurich Cn BT" w:hAnsi="Zurich Cn BT"/>
        <w:color w:val="0D2E62"/>
        <w:sz w:val="14"/>
      </w:rPr>
    </w:pPr>
    <w:r>
      <w:rPr>
        <w:noProof/>
        <w:lang w:val="en-US" w:eastAsia="en-US"/>
      </w:rPr>
      <w:drawing>
        <wp:inline distT="0" distB="0" distL="0" distR="0" wp14:anchorId="0A9A93D0" wp14:editId="67253840">
          <wp:extent cx="2371725" cy="542925"/>
          <wp:effectExtent l="19050" t="0" r="9525" b="0"/>
          <wp:docPr id="2" name="Imagem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/>
                  <pic:cNvPicPr>
                    <a:picLocks noChangeAspect="1" noChangeArrowheads="1"/>
                  </pic:cNvPicPr>
                </pic:nvPicPr>
                <pic:blipFill>
                  <a:blip r:embed="rId1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371725" cy="5429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inline>
      </w:drawing>
    </w:r>
    <w:r>
      <w:tab/>
    </w:r>
    <w:r>
      <w:tab/>
    </w:r>
    <w:r>
      <w:tab/>
    </w:r>
    <w:r>
      <w:tab/>
    </w:r>
    <w:r>
      <w:rPr>
        <w:rFonts w:ascii="Zurich Cn BT" w:hAnsi="Zurich Cn BT"/>
        <w:color w:val="0D2E62"/>
        <w:sz w:val="14"/>
      </w:rPr>
      <w:t>Av. 9 de Julho, 2029  -  01313-902  -  São Paulo - SP  -  Brasil</w:t>
    </w:r>
  </w:p>
  <w:p w14:paraId="19EAF7AB" w14:textId="77777777" w:rsidR="001C625A" w:rsidRDefault="001C625A" w:rsidP="008B2AB0">
    <w:pPr>
      <w:ind w:left="5664" w:firstLine="708"/>
      <w:rPr>
        <w:rFonts w:ascii="Zurich Cn BT" w:hAnsi="Zurich Cn BT"/>
        <w:color w:val="0D2E62"/>
        <w:sz w:val="14"/>
      </w:rPr>
    </w:pPr>
    <w:r>
      <w:rPr>
        <w:rFonts w:ascii="Zurich Cn BT" w:hAnsi="Zurich Cn BT"/>
        <w:color w:val="0D2E62"/>
        <w:sz w:val="14"/>
      </w:rPr>
      <w:t>Tel.: +55 (11) 3799-7801   -  Fax: +55 (11) 3285-4705</w:t>
    </w:r>
  </w:p>
  <w:p w14:paraId="662C1DBC" w14:textId="77777777" w:rsidR="001C625A" w:rsidRDefault="001C625A" w:rsidP="008B2AB0">
    <w:pPr>
      <w:ind w:left="5664" w:firstLine="708"/>
      <w:rPr>
        <w:rFonts w:ascii="Zurich Cn BT" w:hAnsi="Zurich Cn BT"/>
        <w:sz w:val="14"/>
      </w:rPr>
    </w:pPr>
    <w:r>
      <w:rPr>
        <w:rFonts w:ascii="Zurich Cn BT" w:hAnsi="Zurich Cn BT"/>
        <w:color w:val="0D2E62"/>
        <w:sz w:val="14"/>
      </w:rPr>
      <w:t>www.fgv.br/eaesp</w:t>
    </w:r>
  </w:p>
  <w:p w14:paraId="457D9222" w14:textId="77777777" w:rsidR="001C625A" w:rsidRDefault="001C625A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771C5E8" w14:textId="77777777" w:rsidR="001C625A" w:rsidRDefault="001C625A">
    <w:pPr>
      <w:pStyle w:val="Footer"/>
    </w:pPr>
    <w:r>
      <w:rPr>
        <w:noProof/>
        <w:lang w:val="en-US" w:eastAsia="en-US"/>
      </w:rPr>
      <mc:AlternateContent>
        <mc:Choice Requires="wps">
          <w:drawing>
            <wp:anchor distT="0" distB="0" distL="114300" distR="114300" simplePos="0" relativeHeight="251656192" behindDoc="0" locked="0" layoutInCell="1" allowOverlap="1" wp14:anchorId="4C03C47C" wp14:editId="4795B6F7">
              <wp:simplePos x="0" y="0"/>
              <wp:positionH relativeFrom="column">
                <wp:posOffset>4229100</wp:posOffset>
              </wp:positionH>
              <wp:positionV relativeFrom="paragraph">
                <wp:posOffset>-85725</wp:posOffset>
              </wp:positionV>
              <wp:extent cx="2743200" cy="457200"/>
              <wp:effectExtent l="0" t="0" r="0" b="0"/>
              <wp:wrapNone/>
              <wp:docPr id="5" name="Text Box 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2743200" cy="45720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rto="http://schemas.microsoft.com/office/word/2006/arto"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="" xmlns:mv="urn:schemas-microsoft-com:mac:vml" xmlns:mo="http://schemas.microsoft.com/office/mac/office/2008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rto="http://schemas.microsoft.com/office/word/2006/arto"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="" xmlns:mv="urn:schemas-microsoft-com:mac:vml" xmlns:mo="http://schemas.microsoft.com/office/mac/office/2008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7C57B85F" w14:textId="77777777" w:rsidR="001C625A" w:rsidRDefault="001C625A">
                          <w:pPr>
                            <w:rPr>
                              <w:rFonts w:ascii="Zurich Cn BT" w:hAnsi="Zurich Cn BT"/>
                              <w:color w:val="0D2E62"/>
                              <w:sz w:val="14"/>
                            </w:rPr>
                          </w:pPr>
                        </w:p>
                        <w:p w14:paraId="4C4915EA" w14:textId="77777777" w:rsidR="001C625A" w:rsidRDefault="001C625A">
                          <w:pPr>
                            <w:rPr>
                              <w:rFonts w:ascii="Zurich Cn BT" w:hAnsi="Zurich Cn BT"/>
                              <w:color w:val="0D2E62"/>
                              <w:sz w:val="14"/>
                            </w:rPr>
                          </w:pPr>
                          <w:r>
                            <w:rPr>
                              <w:rFonts w:ascii="Zurich Cn BT" w:hAnsi="Zurich Cn BT"/>
                              <w:color w:val="0D2E62"/>
                              <w:sz w:val="14"/>
                            </w:rPr>
                            <w:t>Av. 9 de Julho, 2029  -  01313-902  -  São Paulo - SP  -  Brasil</w:t>
                          </w:r>
                        </w:p>
                        <w:p w14:paraId="2ADA8029" w14:textId="77777777" w:rsidR="001C625A" w:rsidRDefault="001C625A">
                          <w:pPr>
                            <w:rPr>
                              <w:rFonts w:ascii="Zurich Cn BT" w:hAnsi="Zurich Cn BT"/>
                              <w:sz w:val="14"/>
                            </w:rPr>
                          </w:pPr>
                          <w:r>
                            <w:rPr>
                              <w:rFonts w:ascii="Zurich Cn BT" w:hAnsi="Zurich Cn BT"/>
                              <w:color w:val="0D2E62"/>
                              <w:sz w:val="14"/>
                            </w:rPr>
                            <w:t>fgv.br/</w:t>
                          </w:r>
                          <w:proofErr w:type="spellStart"/>
                          <w:r>
                            <w:rPr>
                              <w:rFonts w:ascii="Zurich Cn BT" w:hAnsi="Zurich Cn BT"/>
                              <w:color w:val="0D2E62"/>
                              <w:sz w:val="14"/>
                            </w:rPr>
                            <w:t>eaesp</w:t>
                          </w:r>
                          <w:proofErr w:type="spellEnd"/>
                        </w:p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4C03C47C" id="_x0000_t202" coordsize="21600,21600" o:spt="202" path="m,l,21600r21600,l21600,xe">
              <v:stroke joinstyle="miter"/>
              <v:path gradientshapeok="t" o:connecttype="rect"/>
            </v:shapetype>
            <v:shape id="Text Box 3" o:spid="_x0000_s1026" type="#_x0000_t202" style="position:absolute;margin-left:333pt;margin-top:-6.75pt;width:3in;height:36pt;z-index:2516561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" filled="f" stroked="f">
              <v:textbox>
                <w:txbxContent>
                  <w:p w14:paraId="7C57B85F" w14:textId="77777777" w:rsidR="001C625A" w:rsidRDefault="001C625A">
                    <w:pPr>
                      <w:rPr>
                        <w:rFonts w:ascii="Zurich Cn BT" w:hAnsi="Zurich Cn BT"/>
                        <w:color w:val="0D2E62"/>
                        <w:sz w:val="14"/>
                      </w:rPr>
                    </w:pPr>
                  </w:p>
                  <w:p w14:paraId="4C4915EA" w14:textId="77777777" w:rsidR="001C625A" w:rsidRDefault="001C625A">
                    <w:pPr>
                      <w:rPr>
                        <w:rFonts w:ascii="Zurich Cn BT" w:hAnsi="Zurich Cn BT"/>
                        <w:color w:val="0D2E62"/>
                        <w:sz w:val="14"/>
                      </w:rPr>
                    </w:pPr>
                    <w:r>
                      <w:rPr>
                        <w:rFonts w:ascii="Zurich Cn BT" w:hAnsi="Zurich Cn BT"/>
                        <w:color w:val="0D2E62"/>
                        <w:sz w:val="14"/>
                      </w:rPr>
                      <w:t>Av. 9 de Julho, 2029  -  01313-902  -  São Paulo - SP  -  Brasil</w:t>
                    </w:r>
                  </w:p>
                  <w:p w14:paraId="2ADA8029" w14:textId="77777777" w:rsidR="001C625A" w:rsidRDefault="001C625A">
                    <w:pPr>
                      <w:rPr>
                        <w:rFonts w:ascii="Zurich Cn BT" w:hAnsi="Zurich Cn BT"/>
                        <w:sz w:val="14"/>
                      </w:rPr>
                    </w:pPr>
                    <w:r>
                      <w:rPr>
                        <w:rFonts w:ascii="Zurich Cn BT" w:hAnsi="Zurich Cn BT"/>
                        <w:color w:val="0D2E62"/>
                        <w:sz w:val="14"/>
                      </w:rPr>
                      <w:t>fgv.br/</w:t>
                    </w:r>
                    <w:proofErr w:type="spellStart"/>
                    <w:r>
                      <w:rPr>
                        <w:rFonts w:ascii="Zurich Cn BT" w:hAnsi="Zurich Cn BT"/>
                        <w:color w:val="0D2E62"/>
                        <w:sz w:val="14"/>
                      </w:rPr>
                      <w:t>eaesp</w:t>
                    </w:r>
                    <w:proofErr w:type="spellEnd"/>
                  </w:p>
                </w:txbxContent>
              </v:textbox>
            </v:shape>
          </w:pict>
        </mc:Fallback>
      </mc:AlternateContent>
    </w:r>
    <w:r>
      <w:rPr>
        <w:noProof/>
        <w:lang w:val="en-US" w:eastAsia="en-US"/>
      </w:rPr>
      <mc:AlternateContent>
        <mc:Choice Requires="wps">
          <w:drawing>
            <wp:anchor distT="0" distB="0" distL="114300" distR="114300" simplePos="0" relativeHeight="251657216" behindDoc="0" locked="0" layoutInCell="1" allowOverlap="1" wp14:anchorId="55990D7A" wp14:editId="6BA6E2CD">
              <wp:simplePos x="0" y="0"/>
              <wp:positionH relativeFrom="column">
                <wp:posOffset>1614805</wp:posOffset>
              </wp:positionH>
              <wp:positionV relativeFrom="paragraph">
                <wp:posOffset>-220345</wp:posOffset>
              </wp:positionV>
              <wp:extent cx="2628900" cy="641350"/>
              <wp:effectExtent l="0" t="0" r="4445" b="0"/>
              <wp:wrapNone/>
              <wp:docPr id="1" name="Text Box 4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2628900" cy="64135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rto="http://schemas.microsoft.com/office/word/2006/arto"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="" xmlns:mv="urn:schemas-microsoft-com:mac:vml" xmlns:mo="http://schemas.microsoft.com/office/mac/office/2008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rto="http://schemas.microsoft.com/office/word/2006/arto"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="" xmlns:mv="urn:schemas-microsoft-com:mac:vml" xmlns:mo="http://schemas.microsoft.com/office/mac/office/2008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35AA084F" w14:textId="77777777" w:rsidR="001C625A" w:rsidRPr="0065198F" w:rsidRDefault="001C625A" w:rsidP="00E24BF6">
                          <w:r>
                            <w:rPr>
                              <w:noProof/>
                              <w:lang w:val="en-US" w:eastAsia="en-US"/>
                            </w:rPr>
                            <w:drawing>
                              <wp:inline distT="0" distB="0" distL="0" distR="0" wp14:anchorId="1090037F" wp14:editId="7FE2E857">
                                <wp:extent cx="2347415" cy="668549"/>
                                <wp:effectExtent l="0" t="0" r="0" b="0"/>
                                <wp:docPr id="6" name="Imagem 6"/>
                                <wp:cNvGraphicFramePr>
                                  <a:graphicFrameLocks xmlns:a="http://schemas.openxmlformats.org/drawingml/2006/main" noChangeAspect="1"/>
                                </wp:cNvGraphicFramePr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0" name="acreditacoes_fgveaesp_2015.png"/>
                                        <pic:cNvPicPr/>
                                      </pic:nvPicPr>
                                      <pic:blipFill>
                                        <a:blip r:embed="rId1">
                                          <a:extLst>
                                            <a:ext uri="{28A0092B-C50C-407E-A947-70E740481C1C}">
                                              <a14:useLocalDpi xmlns:a14="http://schemas.microsoft.com/office/drawing/2010/main" val="0"/>
                                            </a:ext>
                                          </a:extLst>
                                        </a:blip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2342191" cy="667061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  <w:r>
                            <w:t xml:space="preserve">            </w:t>
                          </w:r>
                        </w:p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 w14:anchorId="55990D7A" id="Text Box 4" o:spid="_x0000_s1027" type="#_x0000_t202" style="position:absolute;margin-left:127.15pt;margin-top:-17.35pt;width:207pt;height:50.5pt;z-index:2516572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" filled="f" stroked="f">
              <v:textbox>
                <w:txbxContent>
                  <w:p w14:paraId="35AA084F" w14:textId="77777777" w:rsidR="001C625A" w:rsidRPr="0065198F" w:rsidRDefault="001C625A" w:rsidP="00E24BF6">
                    <w:r>
                      <w:rPr>
                        <w:noProof/>
                        <w:lang w:val="en-US" w:eastAsia="en-US"/>
                      </w:rPr>
                      <w:drawing>
                        <wp:inline distT="0" distB="0" distL="0" distR="0" wp14:anchorId="1090037F" wp14:editId="7FE2E857">
                          <wp:extent cx="2347415" cy="668549"/>
                          <wp:effectExtent l="0" t="0" r="0" b="0"/>
                          <wp:docPr id="6" name="Imagem 6"/>
                          <wp:cNvGraphicFramePr>
                            <a:graphicFrameLocks xmlns:a="http://schemas.openxmlformats.org/drawingml/2006/main" noChangeAspect="1"/>
                          </wp:cNvGraphicFramePr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0" name="acreditacoes_fgveaesp_2015.png"/>
                                  <pic:cNvPicPr/>
                                </pic:nvPicPr>
                                <pic:blipFill>
                                  <a:blip r:embed="rId1">
                                    <a:extLst>
                                      <a:ext uri="{28A0092B-C50C-407E-A947-70E740481C1C}">
                                        <a14:useLocalDpi xmlns:a14="http://schemas.microsoft.com/office/drawing/2010/main" val="0"/>
                                      </a:ext>
                                    </a:extLst>
                                  </a:blip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2342191" cy="667061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  <w:r>
                      <w:t xml:space="preserve">            </w:t>
                    </w:r>
                  </w:p>
                </w:txbxContent>
              </v:textbox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9BD6BBB" w14:textId="77777777" w:rsidR="00885C42" w:rsidRDefault="00885C42">
      <w:r>
        <w:separator/>
      </w:r>
    </w:p>
  </w:footnote>
  <w:footnote w:type="continuationSeparator" w:id="0">
    <w:p w14:paraId="6A827E5F" w14:textId="77777777" w:rsidR="00885C42" w:rsidRDefault="00885C4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BC1F1B8" w14:textId="77777777" w:rsidR="001C625A" w:rsidRDefault="001C625A">
    <w:pPr>
      <w:pStyle w:val="Header"/>
    </w:pPr>
    <w:r>
      <w:rPr>
        <w:noProof/>
        <w:lang w:val="en-US" w:eastAsia="en-US"/>
      </w:rPr>
      <w:drawing>
        <wp:anchor distT="0" distB="0" distL="114300" distR="114300" simplePos="0" relativeHeight="251662336" behindDoc="0" locked="0" layoutInCell="1" allowOverlap="1" wp14:anchorId="39FC9492" wp14:editId="29DC7C55">
          <wp:simplePos x="0" y="0"/>
          <wp:positionH relativeFrom="column">
            <wp:posOffset>4657090</wp:posOffset>
          </wp:positionH>
          <wp:positionV relativeFrom="paragraph">
            <wp:posOffset>54610</wp:posOffset>
          </wp:positionV>
          <wp:extent cx="2251710" cy="588010"/>
          <wp:effectExtent l="0" t="0" r="0" b="0"/>
          <wp:wrapSquare wrapText="bothSides"/>
          <wp:docPr id="7" name="Imagem 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logo_fgv_eaesp_simples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2251710" cy="58801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D3451FB" w14:textId="77777777" w:rsidR="001C625A" w:rsidRDefault="001C625A">
    <w:pPr>
      <w:pStyle w:val="Header"/>
    </w:pPr>
    <w:r>
      <w:rPr>
        <w:noProof/>
        <w:lang w:val="en-US" w:eastAsia="en-US"/>
      </w:rPr>
      <w:drawing>
        <wp:anchor distT="0" distB="0" distL="114300" distR="114300" simplePos="0" relativeHeight="251660288" behindDoc="0" locked="0" layoutInCell="1" allowOverlap="1" wp14:anchorId="19EBD71A" wp14:editId="07A7D0D9">
          <wp:simplePos x="0" y="0"/>
          <wp:positionH relativeFrom="column">
            <wp:posOffset>4504690</wp:posOffset>
          </wp:positionH>
          <wp:positionV relativeFrom="paragraph">
            <wp:posOffset>-97790</wp:posOffset>
          </wp:positionV>
          <wp:extent cx="2251710" cy="588010"/>
          <wp:effectExtent l="0" t="0" r="0" b="0"/>
          <wp:wrapSquare wrapText="bothSides"/>
          <wp:docPr id="4" name="Imagem 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logo_fgv_eaesp_simples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2251710" cy="58801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A6C12B2"/>
    <w:multiLevelType w:val="hybridMultilevel"/>
    <w:tmpl w:val="3C9461D8"/>
    <w:lvl w:ilvl="0" w:tplc="13D2B66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CD20078"/>
    <w:multiLevelType w:val="hybridMultilevel"/>
    <w:tmpl w:val="3386012C"/>
    <w:lvl w:ilvl="0" w:tplc="55FE74DC">
      <w:start w:val="1"/>
      <w:numFmt w:val="decimal"/>
      <w:lvlText w:val="%1)"/>
      <w:lvlJc w:val="left"/>
      <w:pPr>
        <w:ind w:left="36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0DC72AC3"/>
    <w:multiLevelType w:val="hybridMultilevel"/>
    <w:tmpl w:val="13D64422"/>
    <w:lvl w:ilvl="0" w:tplc="C6AC4446">
      <w:start w:val="1"/>
      <w:numFmt w:val="lowerLetter"/>
      <w:lvlText w:val="%1)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3" w15:restartNumberingAfterBreak="0">
    <w:nsid w:val="23856A0B"/>
    <w:multiLevelType w:val="hybridMultilevel"/>
    <w:tmpl w:val="11681FB8"/>
    <w:lvl w:ilvl="0" w:tplc="55FE74DC">
      <w:start w:val="1"/>
      <w:numFmt w:val="decimal"/>
      <w:lvlText w:val="%1)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4EB50CE"/>
    <w:multiLevelType w:val="hybridMultilevel"/>
    <w:tmpl w:val="15B654B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41E075E"/>
    <w:multiLevelType w:val="hybridMultilevel"/>
    <w:tmpl w:val="EAF8C3A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BEF1A4C"/>
    <w:multiLevelType w:val="hybridMultilevel"/>
    <w:tmpl w:val="B324F95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096074E"/>
    <w:multiLevelType w:val="hybridMultilevel"/>
    <w:tmpl w:val="ECB689C8"/>
    <w:lvl w:ilvl="0" w:tplc="2E862D8E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789" w:hanging="360"/>
      </w:pPr>
    </w:lvl>
    <w:lvl w:ilvl="2" w:tplc="0416001B" w:tentative="1">
      <w:start w:val="1"/>
      <w:numFmt w:val="lowerRoman"/>
      <w:lvlText w:val="%3."/>
      <w:lvlJc w:val="right"/>
      <w:pPr>
        <w:ind w:left="2509" w:hanging="180"/>
      </w:pPr>
    </w:lvl>
    <w:lvl w:ilvl="3" w:tplc="0416000F" w:tentative="1">
      <w:start w:val="1"/>
      <w:numFmt w:val="decimal"/>
      <w:lvlText w:val="%4."/>
      <w:lvlJc w:val="left"/>
      <w:pPr>
        <w:ind w:left="3229" w:hanging="360"/>
      </w:pPr>
    </w:lvl>
    <w:lvl w:ilvl="4" w:tplc="04160019" w:tentative="1">
      <w:start w:val="1"/>
      <w:numFmt w:val="lowerLetter"/>
      <w:lvlText w:val="%5."/>
      <w:lvlJc w:val="left"/>
      <w:pPr>
        <w:ind w:left="3949" w:hanging="360"/>
      </w:pPr>
    </w:lvl>
    <w:lvl w:ilvl="5" w:tplc="0416001B" w:tentative="1">
      <w:start w:val="1"/>
      <w:numFmt w:val="lowerRoman"/>
      <w:lvlText w:val="%6."/>
      <w:lvlJc w:val="right"/>
      <w:pPr>
        <w:ind w:left="4669" w:hanging="180"/>
      </w:pPr>
    </w:lvl>
    <w:lvl w:ilvl="6" w:tplc="0416000F" w:tentative="1">
      <w:start w:val="1"/>
      <w:numFmt w:val="decimal"/>
      <w:lvlText w:val="%7."/>
      <w:lvlJc w:val="left"/>
      <w:pPr>
        <w:ind w:left="5389" w:hanging="360"/>
      </w:pPr>
    </w:lvl>
    <w:lvl w:ilvl="7" w:tplc="04160019" w:tentative="1">
      <w:start w:val="1"/>
      <w:numFmt w:val="lowerLetter"/>
      <w:lvlText w:val="%8."/>
      <w:lvlJc w:val="left"/>
      <w:pPr>
        <w:ind w:left="6109" w:hanging="360"/>
      </w:pPr>
    </w:lvl>
    <w:lvl w:ilvl="8" w:tplc="0416001B" w:tentative="1">
      <w:start w:val="1"/>
      <w:numFmt w:val="lowerRoman"/>
      <w:lvlText w:val="%9."/>
      <w:lvlJc w:val="right"/>
      <w:pPr>
        <w:ind w:left="6829" w:hanging="180"/>
      </w:pPr>
    </w:lvl>
  </w:abstractNum>
  <w:num w:numId="1">
    <w:abstractNumId w:val="0"/>
  </w:num>
  <w:num w:numId="2">
    <w:abstractNumId w:val="3"/>
  </w:num>
  <w:num w:numId="3">
    <w:abstractNumId w:val="4"/>
  </w:num>
  <w:num w:numId="4">
    <w:abstractNumId w:val="5"/>
  </w:num>
  <w:num w:numId="5">
    <w:abstractNumId w:val="6"/>
  </w:num>
  <w:num w:numId="6">
    <w:abstractNumId w:val="1"/>
  </w:num>
  <w:num w:numId="7">
    <w:abstractNumId w:val="7"/>
  </w:num>
  <w:num w:numId="8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9"/>
  <w:embedSystemFonts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hyphenationZone w:val="425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ACTIVE" w:val="EAESP pb.doc"/>
    <w:docVar w:name="DocID" w:val="70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 modifi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dfrw5rzcwv2prefe255w0rewrwppesarwat&quot;&gt;Luiz Brito 2&lt;record-ids&gt;&lt;item&gt;59&lt;/item&gt;&lt;item&gt;153&lt;/item&gt;&lt;item&gt;202&lt;/item&gt;&lt;item&gt;441&lt;/item&gt;&lt;item&gt;536&lt;/item&gt;&lt;item&gt;538&lt;/item&gt;&lt;item&gt;686&lt;/item&gt;&lt;item&gt;883&lt;/item&gt;&lt;item&gt;1139&lt;/item&gt;&lt;item&gt;1148&lt;/item&gt;&lt;item&gt;1161&lt;/item&gt;&lt;item&gt;1184&lt;/item&gt;&lt;item&gt;1185&lt;/item&gt;&lt;item&gt;1193&lt;/item&gt;&lt;item&gt;1194&lt;/item&gt;&lt;item&gt;1293&lt;/item&gt;&lt;item&gt;1294&lt;/item&gt;&lt;item&gt;1320&lt;/item&gt;&lt;item&gt;1330&lt;/item&gt;&lt;item&gt;1337&lt;/item&gt;&lt;item&gt;1355&lt;/item&gt;&lt;item&gt;1356&lt;/item&gt;&lt;/record-ids&gt;&lt;/item&gt;&lt;/Libraries&gt;"/>
    <w:docVar w:name="VTCASE" w:val="4"/>
    <w:docVar w:name="VTCommandPending" w:val="NONE"/>
    <w:docVar w:name="VTCurMacroFlags$" w:val="NNNN"/>
    <w:docVar w:name="VTINIT" w:val="1"/>
    <w:docVar w:name="VTypeCAPFlag$" w:val="TRUE"/>
    <w:docVar w:name="VTypeJoinDigitFlag$" w:val="FALSE"/>
    <w:docVar w:name="VTypeLCFlag$" w:val="FALSE"/>
    <w:docVar w:name="VTypeNoSpaceFlag$" w:val="TRUE"/>
    <w:docVar w:name="VTypeSpaceFlag$" w:val="FALSE"/>
    <w:docVar w:name="VTypeUCFlag$" w:val="FALSE"/>
  </w:docVars>
  <w:rsids>
    <w:rsidRoot w:val="00E24BF6"/>
    <w:rsid w:val="00040598"/>
    <w:rsid w:val="00051833"/>
    <w:rsid w:val="0006503B"/>
    <w:rsid w:val="00067078"/>
    <w:rsid w:val="000733F8"/>
    <w:rsid w:val="00080A8A"/>
    <w:rsid w:val="00096A51"/>
    <w:rsid w:val="000A2E3A"/>
    <w:rsid w:val="000D16E3"/>
    <w:rsid w:val="000E1435"/>
    <w:rsid w:val="000F5C06"/>
    <w:rsid w:val="001175CA"/>
    <w:rsid w:val="001504A0"/>
    <w:rsid w:val="00154AC1"/>
    <w:rsid w:val="0016505C"/>
    <w:rsid w:val="0016750B"/>
    <w:rsid w:val="00172E12"/>
    <w:rsid w:val="00180A92"/>
    <w:rsid w:val="00181CE5"/>
    <w:rsid w:val="001C625A"/>
    <w:rsid w:val="0020301B"/>
    <w:rsid w:val="0020688B"/>
    <w:rsid w:val="00221551"/>
    <w:rsid w:val="00270CD1"/>
    <w:rsid w:val="002727D5"/>
    <w:rsid w:val="00274AF0"/>
    <w:rsid w:val="0027583F"/>
    <w:rsid w:val="00292B51"/>
    <w:rsid w:val="002A32BC"/>
    <w:rsid w:val="002A58CA"/>
    <w:rsid w:val="002B23E8"/>
    <w:rsid w:val="002C49B0"/>
    <w:rsid w:val="002D7617"/>
    <w:rsid w:val="0030070A"/>
    <w:rsid w:val="0031578C"/>
    <w:rsid w:val="00320807"/>
    <w:rsid w:val="00325D75"/>
    <w:rsid w:val="0033624C"/>
    <w:rsid w:val="00391D0C"/>
    <w:rsid w:val="003D3686"/>
    <w:rsid w:val="003F564E"/>
    <w:rsid w:val="00410B50"/>
    <w:rsid w:val="004248CC"/>
    <w:rsid w:val="00432559"/>
    <w:rsid w:val="00432821"/>
    <w:rsid w:val="0049032D"/>
    <w:rsid w:val="00491DB6"/>
    <w:rsid w:val="004955FB"/>
    <w:rsid w:val="004C1BFE"/>
    <w:rsid w:val="004C7327"/>
    <w:rsid w:val="004E2D51"/>
    <w:rsid w:val="004F0ECF"/>
    <w:rsid w:val="0052011F"/>
    <w:rsid w:val="005206D5"/>
    <w:rsid w:val="00521285"/>
    <w:rsid w:val="005241D4"/>
    <w:rsid w:val="00553C6F"/>
    <w:rsid w:val="00571ABE"/>
    <w:rsid w:val="005915AA"/>
    <w:rsid w:val="005B309A"/>
    <w:rsid w:val="005D0AA8"/>
    <w:rsid w:val="00600AB4"/>
    <w:rsid w:val="00612E0C"/>
    <w:rsid w:val="006300C9"/>
    <w:rsid w:val="00643403"/>
    <w:rsid w:val="0065198F"/>
    <w:rsid w:val="00673D47"/>
    <w:rsid w:val="00677176"/>
    <w:rsid w:val="00684100"/>
    <w:rsid w:val="006C7A42"/>
    <w:rsid w:val="007207DD"/>
    <w:rsid w:val="007224F0"/>
    <w:rsid w:val="007260BB"/>
    <w:rsid w:val="007656AF"/>
    <w:rsid w:val="0077510C"/>
    <w:rsid w:val="007770E9"/>
    <w:rsid w:val="00787AA0"/>
    <w:rsid w:val="007A5C45"/>
    <w:rsid w:val="007C6BF5"/>
    <w:rsid w:val="007D1EDE"/>
    <w:rsid w:val="007D4F4C"/>
    <w:rsid w:val="008315F9"/>
    <w:rsid w:val="00843D0D"/>
    <w:rsid w:val="00885C42"/>
    <w:rsid w:val="00894395"/>
    <w:rsid w:val="008B2AB0"/>
    <w:rsid w:val="008C6811"/>
    <w:rsid w:val="008E7B7E"/>
    <w:rsid w:val="008F0DB1"/>
    <w:rsid w:val="00917A02"/>
    <w:rsid w:val="0094631C"/>
    <w:rsid w:val="00957224"/>
    <w:rsid w:val="0096070E"/>
    <w:rsid w:val="0096512B"/>
    <w:rsid w:val="00987FDC"/>
    <w:rsid w:val="0099398B"/>
    <w:rsid w:val="009E7CC5"/>
    <w:rsid w:val="00A33678"/>
    <w:rsid w:val="00A4306D"/>
    <w:rsid w:val="00A53A9E"/>
    <w:rsid w:val="00A64D99"/>
    <w:rsid w:val="00A679CB"/>
    <w:rsid w:val="00A759F1"/>
    <w:rsid w:val="00AE6ACA"/>
    <w:rsid w:val="00AF247C"/>
    <w:rsid w:val="00AF6C53"/>
    <w:rsid w:val="00AF759B"/>
    <w:rsid w:val="00B0062F"/>
    <w:rsid w:val="00B0616C"/>
    <w:rsid w:val="00B32439"/>
    <w:rsid w:val="00B714EF"/>
    <w:rsid w:val="00B82BEA"/>
    <w:rsid w:val="00BA6644"/>
    <w:rsid w:val="00C06AC0"/>
    <w:rsid w:val="00C15511"/>
    <w:rsid w:val="00C529C3"/>
    <w:rsid w:val="00C60A9F"/>
    <w:rsid w:val="00C8516A"/>
    <w:rsid w:val="00C951F0"/>
    <w:rsid w:val="00CA4D9C"/>
    <w:rsid w:val="00CA5981"/>
    <w:rsid w:val="00D00BA8"/>
    <w:rsid w:val="00D171F9"/>
    <w:rsid w:val="00D203A6"/>
    <w:rsid w:val="00D8414E"/>
    <w:rsid w:val="00D92D63"/>
    <w:rsid w:val="00DD2A59"/>
    <w:rsid w:val="00DD791A"/>
    <w:rsid w:val="00DE3745"/>
    <w:rsid w:val="00DE5726"/>
    <w:rsid w:val="00DF02DC"/>
    <w:rsid w:val="00E24BF6"/>
    <w:rsid w:val="00E31C3E"/>
    <w:rsid w:val="00E67F58"/>
    <w:rsid w:val="00E9478B"/>
    <w:rsid w:val="00EA5A33"/>
    <w:rsid w:val="00F070D9"/>
    <w:rsid w:val="00F22C43"/>
    <w:rsid w:val="00F25532"/>
    <w:rsid w:val="00F52247"/>
    <w:rsid w:val="00F75AEF"/>
    <w:rsid w:val="00FD56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,"/>
  <w:listSeparator w:val=","/>
  <w14:docId w14:val="5450C76F"/>
  <w15:docId w15:val="{9BCE778E-6725-2041-89B5-8BEFC082DD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sz w:val="22"/>
        <w:szCs w:val="22"/>
        <w:lang w:val="pt-BR" w:eastAsia="pt-BR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pPr>
      <w:spacing w:after="0" w:line="240" w:lineRule="auto"/>
    </w:pPr>
    <w:rPr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94631C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pPr>
      <w:tabs>
        <w:tab w:val="center" w:pos="4419"/>
        <w:tab w:val="right" w:pos="8838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locked/>
    <w:rPr>
      <w:rFonts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pPr>
      <w:tabs>
        <w:tab w:val="center" w:pos="4419"/>
        <w:tab w:val="right" w:pos="8838"/>
      </w:tabs>
    </w:pPr>
  </w:style>
  <w:style w:type="character" w:customStyle="1" w:styleId="FooterChar">
    <w:name w:val="Footer Char"/>
    <w:basedOn w:val="DefaultParagraphFont"/>
    <w:link w:val="Footer"/>
    <w:uiPriority w:val="99"/>
    <w:semiHidden/>
    <w:locked/>
    <w:rPr>
      <w:rFonts w:cs="Times New Roman"/>
      <w:sz w:val="24"/>
      <w:szCs w:val="24"/>
    </w:rPr>
  </w:style>
  <w:style w:type="character" w:styleId="Hyperlink">
    <w:name w:val="Hyperlink"/>
    <w:basedOn w:val="DefaultParagraphFont"/>
    <w:uiPriority w:val="99"/>
    <w:rPr>
      <w:rFonts w:cs="Times New Roman"/>
      <w:color w:val="0000FF"/>
      <w:u w:val="single"/>
    </w:rPr>
  </w:style>
  <w:style w:type="character" w:styleId="FollowedHyperlink">
    <w:name w:val="FollowedHyperlink"/>
    <w:basedOn w:val="DefaultParagraphFont"/>
    <w:uiPriority w:val="99"/>
    <w:rPr>
      <w:rFonts w:cs="Times New Roman"/>
      <w:color w:val="800080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300C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300C9"/>
    <w:rPr>
      <w:rFonts w:ascii="Tahoma" w:hAnsi="Tahoma" w:cs="Tahoma"/>
      <w:sz w:val="16"/>
      <w:szCs w:val="16"/>
    </w:rPr>
  </w:style>
  <w:style w:type="paragraph" w:customStyle="1" w:styleId="TARJA">
    <w:name w:val="TARJA"/>
    <w:next w:val="Normal"/>
    <w:rsid w:val="00C15511"/>
    <w:pPr>
      <w:shd w:val="pct10" w:color="auto" w:fill="auto"/>
      <w:spacing w:before="240" w:after="120" w:line="240" w:lineRule="auto"/>
      <w:ind w:firstLine="340"/>
    </w:pPr>
    <w:rPr>
      <w:b/>
      <w:caps/>
      <w:noProof/>
      <w:sz w:val="18"/>
      <w:szCs w:val="20"/>
    </w:rPr>
  </w:style>
  <w:style w:type="paragraph" w:styleId="ListParagraph">
    <w:name w:val="List Paragraph"/>
    <w:basedOn w:val="Normal"/>
    <w:uiPriority w:val="34"/>
    <w:qFormat/>
    <w:rsid w:val="00EA5A33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E31C3E"/>
    <w:pPr>
      <w:jc w:val="center"/>
    </w:pPr>
  </w:style>
  <w:style w:type="paragraph" w:customStyle="1" w:styleId="EndNoteBibliography">
    <w:name w:val="EndNote Bibliography"/>
    <w:basedOn w:val="Normal"/>
    <w:rsid w:val="00E31C3E"/>
    <w:pPr>
      <w:jc w:val="center"/>
    </w:pPr>
  </w:style>
  <w:style w:type="character" w:customStyle="1" w:styleId="Heading1Char">
    <w:name w:val="Heading 1 Char"/>
    <w:basedOn w:val="DefaultParagraphFont"/>
    <w:link w:val="Heading1"/>
    <w:uiPriority w:val="9"/>
    <w:rsid w:val="0094631C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styleId="UnresolvedMention">
    <w:name w:val="Unresolved Mention"/>
    <w:basedOn w:val="DefaultParagraphFont"/>
    <w:uiPriority w:val="99"/>
    <w:rsid w:val="000F5C06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2401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364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084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012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18183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4181829">
          <w:marLeft w:val="0"/>
          <w:marRight w:val="0"/>
          <w:marTop w:val="0"/>
          <w:marBottom w:val="0"/>
          <w:divBdr>
            <w:top w:val="single" w:sz="6" w:space="0" w:color="F5F5F5"/>
            <w:left w:val="single" w:sz="6" w:space="0" w:color="F5F5F5"/>
            <w:bottom w:val="single" w:sz="6" w:space="0" w:color="F5F5F5"/>
            <w:right w:val="single" w:sz="6" w:space="0" w:color="F5F5F5"/>
          </w:divBdr>
          <w:divsChild>
            <w:div w:id="1404181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41818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0418183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978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5362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508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986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header" Target="head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yperlink" Target="http://worldmanagementsurvey.org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emf"/><Relationship Id="rId14" Type="http://schemas.openxmlformats.org/officeDocument/2006/relationships/footer" Target="footer2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4.jpeg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5.pn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DD50A468-F79B-DF45-B15A-4AC306725F7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3228</Words>
  <Characters>18403</Characters>
  <Application>Microsoft Office Word</Application>
  <DocSecurity>0</DocSecurity>
  <Lines>153</Lines>
  <Paragraphs>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EAESP-FGV</Company>
  <LinksUpToDate>false</LinksUpToDate>
  <CharactersWithSpaces>215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AESP-FGV</dc:creator>
  <cp:keywords/>
  <dc:description/>
  <cp:lastModifiedBy>Luiz Brito</cp:lastModifiedBy>
  <cp:revision>2</cp:revision>
  <cp:lastPrinted>2012-06-14T20:16:00Z</cp:lastPrinted>
  <dcterms:created xsi:type="dcterms:W3CDTF">2018-02-25T16:21:00Z</dcterms:created>
  <dcterms:modified xsi:type="dcterms:W3CDTF">2018-02-25T16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NewReviewCycle">
    <vt:lpwstr/>
  </property>
</Properties>
</file>